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
    <w:p w:rsidR="00B32FDF" w:rsidRPr="001F1B02" w:rsidRDefault="00B32FDF" w:rsidP="001F1B02">
      <w:pPr>
        <w:spacing w:line="360" w:lineRule="auto"/>
        <w:contextualSpacing/>
        <w:rPr>
          <w:rFonts w:ascii="Arial" w:hAnsi="Arial" w:cs="Arial"/>
        </w:rPr>
      </w:pPr>
      <w:r w:rsidRPr="001F1B02">
        <w:rPr>
          <w:rFonts w:ascii="Arial" w:hAnsi="Arial" w:cs="Arial"/>
          <w:vertAlign w:val="superscript"/>
        </w:rPr>
        <w:t>2</w:t>
      </w:r>
      <w:r w:rsidRPr="001F1B02">
        <w:rPr>
          <w:rFonts w:ascii="Arial" w:hAnsi="Arial" w:cs="Arial"/>
        </w:rPr>
        <w:t xml:space="preserve">Joint Nature </w:t>
      </w:r>
      <w:commentRangeStart w:id="0"/>
      <w:del w:id="1" w:author="Phil Martin" w:date="2015-05-06T11:53:00Z">
        <w:r w:rsidRPr="001F1B02" w:rsidDel="00D346FE">
          <w:rPr>
            <w:rFonts w:ascii="Arial" w:hAnsi="Arial" w:cs="Arial"/>
          </w:rPr>
          <w:delText>Conservancy</w:delText>
        </w:r>
        <w:commentRangeEnd w:id="0"/>
        <w:r w:rsidR="00BF326D" w:rsidDel="00D346FE">
          <w:rPr>
            <w:rStyle w:val="CommentReference"/>
            <w:szCs w:val="20"/>
            <w:lang w:eastAsia="en-GB" w:bidi="ar-SA"/>
          </w:rPr>
          <w:commentReference w:id="0"/>
        </w:r>
        <w:r w:rsidRPr="001F1B02" w:rsidDel="00D346FE">
          <w:rPr>
            <w:rFonts w:ascii="Arial" w:hAnsi="Arial" w:cs="Arial"/>
          </w:rPr>
          <w:delText xml:space="preserve"> </w:delText>
        </w:r>
      </w:del>
      <w:ins w:id="2" w:author="Phil Martin" w:date="2015-05-06T11:53:00Z">
        <w:r w:rsidR="00D346FE">
          <w:rPr>
            <w:rFonts w:ascii="Arial" w:hAnsi="Arial" w:cs="Arial"/>
          </w:rPr>
          <w:t>Conservation</w:t>
        </w:r>
        <w:r w:rsidR="00D346FE" w:rsidRPr="001F1B02">
          <w:rPr>
            <w:rFonts w:ascii="Arial" w:hAnsi="Arial" w:cs="Arial"/>
          </w:rPr>
          <w:t xml:space="preserve"> </w:t>
        </w:r>
      </w:ins>
      <w:r w:rsidRPr="001F1B02">
        <w:rPr>
          <w:rFonts w:ascii="Arial" w:hAnsi="Arial" w:cs="Arial"/>
        </w:rPr>
        <w:t>Committee, Monkstone House</w:t>
      </w:r>
      <w:r>
        <w:rPr>
          <w:rFonts w:ascii="Arial" w:hAnsi="Arial" w:cs="Arial"/>
        </w:rPr>
        <w:t xml:space="preserve">, </w:t>
      </w:r>
      <w:r w:rsidRPr="001F1B02">
        <w:rPr>
          <w:rFonts w:ascii="Arial" w:hAnsi="Arial" w:cs="Arial"/>
        </w:rPr>
        <w:t>City Road, Peterborough, PE1 1JY</w:t>
      </w:r>
      <w:r w:rsidR="00785CFE">
        <w:rPr>
          <w:rFonts w:ascii="Arial" w:hAnsi="Arial" w:cs="Arial"/>
        </w:rPr>
        <w:t>, UK</w:t>
      </w:r>
      <w:r w:rsidRPr="001F1B02">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w:t>
      </w:r>
      <w:commentRangeStart w:id="3"/>
      <w:r w:rsidR="00B32FDF">
        <w:rPr>
          <w:rFonts w:ascii="Arial" w:hAnsi="Arial" w:cs="Arial"/>
        </w:rPr>
        <w:t xml:space="preserve">processes </w:t>
      </w:r>
      <w:commentRangeEnd w:id="3"/>
      <w:r w:rsidR="00A57BBA">
        <w:rPr>
          <w:rStyle w:val="CommentReference"/>
          <w:szCs w:val="20"/>
          <w:lang w:eastAsia="en-GB" w:bidi="ar-SA"/>
        </w:rPr>
        <w:commentReference w:id="3"/>
      </w:r>
      <w:r w:rsidR="00B32FDF">
        <w:rPr>
          <w:rFonts w:ascii="Arial" w:hAnsi="Arial" w:cs="Arial"/>
        </w:rPr>
        <w:t xml:space="preserve">of forest dieback and its potential impacts is limited, </w:t>
      </w:r>
      <w:ins w:id="4" w:author="Phil Martin" w:date="2015-05-12T10:09:00Z">
        <w:r w:rsidR="00476A4D">
          <w:rPr>
            <w:rFonts w:ascii="Arial" w:hAnsi="Arial" w:cs="Arial"/>
          </w:rPr>
          <w:t xml:space="preserve">partly </w:t>
        </w:r>
      </w:ins>
      <w:commentRangeStart w:id="5"/>
      <w:r w:rsidR="00B32FDF">
        <w:rPr>
          <w:rFonts w:ascii="Arial" w:hAnsi="Arial" w:cs="Arial"/>
        </w:rPr>
        <w:t xml:space="preserve">owing to the lack of </w:t>
      </w:r>
      <w:commentRangeEnd w:id="5"/>
      <w:r w:rsidR="00BF326D">
        <w:rPr>
          <w:rStyle w:val="CommentReference"/>
          <w:szCs w:val="20"/>
          <w:lang w:eastAsia="en-GB" w:bidi="ar-SA"/>
        </w:rPr>
        <w:commentReference w:id="5"/>
      </w:r>
      <w:r w:rsidR="00B32FDF">
        <w:rPr>
          <w:rFonts w:ascii="Arial" w:hAnsi="Arial" w:cs="Arial"/>
        </w:rPr>
        <w:t xml:space="preserve">long-term monitoring data for forest stands in which dieback has occurred. Here we present monitoring data collected for 50 years along two transects in a </w:t>
      </w:r>
      <w:commentRangeStart w:id="6"/>
      <w:r w:rsidR="00B32FDF">
        <w:rPr>
          <w:rFonts w:ascii="Arial" w:hAnsi="Arial" w:cs="Arial"/>
        </w:rPr>
        <w:t>temperate forest ecosystem</w:t>
      </w:r>
      <w:commentRangeEnd w:id="6"/>
      <w:r w:rsidR="00181D0A">
        <w:rPr>
          <w:rStyle w:val="CommentReference"/>
          <w:szCs w:val="20"/>
          <w:lang w:eastAsia="en-GB" w:bidi="ar-SA"/>
        </w:rPr>
        <w:commentReference w:id="6"/>
      </w:r>
      <w:r w:rsidR="00B32FDF">
        <w:rPr>
          <w:rFonts w:ascii="Arial" w:hAnsi="Arial" w:cs="Arial"/>
        </w:rPr>
        <w:t>, in which the canopy dominant beech (</w:t>
      </w:r>
      <w:r w:rsidR="00B32FDF" w:rsidRPr="0024679A">
        <w:rPr>
          <w:rFonts w:ascii="Arial" w:hAnsi="Arial" w:cs="Arial"/>
          <w:i/>
        </w:rPr>
        <w:t>Fagus sylvatica</w:t>
      </w:r>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commentRangeStart w:id="7"/>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ongoing climate change and novel pathenogenic fungi</w:t>
      </w:r>
      <w:commentRangeEnd w:id="7"/>
      <w:r w:rsidR="00181D0A">
        <w:rPr>
          <w:rStyle w:val="CommentReference"/>
          <w:szCs w:val="20"/>
          <w:lang w:eastAsia="en-GB" w:bidi="ar-SA"/>
        </w:rPr>
        <w:commentReference w:id="7"/>
      </w:r>
      <w:r w:rsidR="0070083E">
        <w:rPr>
          <w:rFonts w:ascii="Arial" w:hAnsi="Arial" w:cs="Arial"/>
        </w:rPr>
        <w:t xml:space="preserve">.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r w:rsidR="00B32FDF" w:rsidRPr="006364CE">
        <w:rPr>
          <w:rFonts w:ascii="Arial" w:hAnsi="Arial" w:cs="Arial"/>
          <w:i/>
          <w:color w:val="auto"/>
          <w:lang w:eastAsia="en-GB" w:bidi="ar-SA"/>
        </w:rPr>
        <w:t>Pinus edulis</w:t>
      </w:r>
      <w:r w:rsidR="00B32FDF" w:rsidRPr="006364CE">
        <w:rPr>
          <w:rFonts w:ascii="Arial" w:hAnsi="Arial" w:cs="Arial"/>
          <w:color w:val="auto"/>
          <w:lang w:eastAsia="en-GB" w:bidi="ar-SA"/>
        </w:rPr>
        <w:t xml:space="preserve"> in southwestern USA </w:t>
      </w:r>
      <w:r w:rsidR="00984E93">
        <w:rPr>
          <w:rFonts w:ascii="Arial" w:hAnsi="Arial" w:cs="Arial"/>
          <w:color w:val="auto"/>
          <w:lang w:eastAsia="en-GB" w:bidi="ar-SA"/>
        </w:rPr>
        <w:t xml:space="preserve">when the combination of drought and bark beetle infestation lead to death of 90% of </w:t>
      </w:r>
      <w:ins w:id="8" w:author="Phil Martin" w:date="2015-05-06T11:55:00Z">
        <w:r w:rsidR="00D346FE">
          <w:rPr>
            <w:rFonts w:ascii="Arial" w:hAnsi="Arial" w:cs="Arial"/>
            <w:color w:val="auto"/>
            <w:lang w:eastAsia="en-GB" w:bidi="ar-SA"/>
          </w:rPr>
          <w:t xml:space="preserve">trees </w:t>
        </w:r>
      </w:ins>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ins w:id="9" w:author="Phil Martin" w:date="2015-05-12T10:14:00Z">
        <w:r w:rsidR="00476A4D">
          <w:rPr>
            <w:rFonts w:ascii="Arial" w:hAnsi="Arial" w:cs="Arial"/>
            <w:color w:val="auto"/>
            <w:lang w:eastAsia="en-GB" w:bidi="ar-SA"/>
          </w:rPr>
          <w:fldChar w:fldCharType="begin" w:fldLock="1"/>
        </w:r>
      </w:ins>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ins w:id="10" w:author="Phil Martin" w:date="2015-05-12T10:14:00Z">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ins>
      <w:r w:rsidR="00B32FDF" w:rsidRPr="002E4511">
        <w:rPr>
          <w:rFonts w:ascii="Arial" w:hAnsi="Arial" w:cs="Arial"/>
          <w:color w:val="auto"/>
          <w:lang w:eastAsia="en-GB" w:bidi="ar-SA"/>
        </w:rPr>
        <w:t xml:space="preserve">and </w:t>
      </w:r>
      <w:r w:rsidR="00B32FDF" w:rsidRPr="002E4511">
        <w:rPr>
          <w:rFonts w:ascii="Arial" w:hAnsi="Arial" w:cs="Arial"/>
          <w:i/>
          <w:color w:val="auto"/>
          <w:lang w:eastAsia="en-GB" w:bidi="ar-SA"/>
        </w:rPr>
        <w:t>Phytophthora</w:t>
      </w:r>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8B15F3">
        <w:rPr>
          <w:rFonts w:ascii="Arial" w:hAnsi="Arial" w:cs="Arial"/>
        </w:rPr>
        <w:t>occurr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Here we examine a long-term data set, collected in a temperate forest ecosystem that has undergone</w:t>
      </w:r>
      <w:ins w:id="11" w:author="Ed Mountford" w:date="2015-05-06T10:42:00Z">
        <w:r>
          <w:rPr>
            <w:rFonts w:ascii="Arial" w:hAnsi="Arial" w:cs="Arial"/>
          </w:rPr>
          <w:t xml:space="preserve"> </w:t>
        </w:r>
      </w:ins>
      <w:ins w:id="12" w:author="Ed" w:date="2015-05-03T20:09:00Z">
        <w:r w:rsidR="008E6A85">
          <w:rPr>
            <w:rFonts w:ascii="Arial" w:hAnsi="Arial" w:cs="Arial"/>
          </w:rPr>
          <w:t xml:space="preserve">partial </w:t>
        </w:r>
      </w:ins>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commentRangeStart w:id="13"/>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commentRangeEnd w:id="13"/>
      <w:r w:rsidR="008C3136">
        <w:rPr>
          <w:rStyle w:val="CommentReference"/>
          <w:szCs w:val="20"/>
          <w:lang w:eastAsia="en-GB" w:bidi="ar-SA"/>
        </w:rPr>
        <w:commentReference w:id="13"/>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ins w:id="14" w:author="Phil Martin" w:date="2015-05-12T10:17:00Z">
        <w:r w:rsidR="00476A4D">
          <w:rPr>
            <w:rFonts w:ascii="Arial" w:hAnsi="Arial" w:cs="Arial"/>
          </w:rPr>
          <w:t>, who</w:t>
        </w:r>
      </w:ins>
      <w:del w:id="15" w:author="Phil Martin" w:date="2015-05-12T10:17:00Z">
        <w:r w:rsidR="00995EF8" w:rsidDel="00476A4D">
          <w:rPr>
            <w:rFonts w:ascii="Arial" w:hAnsi="Arial" w:cs="Arial"/>
          </w:rPr>
          <w:delText>.</w:delText>
        </w:r>
      </w:del>
      <w:r w:rsidR="00003D5C">
        <w:rPr>
          <w:rFonts w:ascii="Arial" w:hAnsi="Arial" w:cs="Arial"/>
        </w:rPr>
        <w:t xml:space="preserve"> </w:t>
      </w:r>
      <w:del w:id="16" w:author="Ed" w:date="2015-05-04T19:47:00Z">
        <w:r w:rsidDel="00524C3B">
          <w:rPr>
            <w:rFonts w:ascii="Arial" w:hAnsi="Arial" w:cs="Arial"/>
          </w:rPr>
          <w:delText xml:space="preserve">These data </w:delText>
        </w:r>
      </w:del>
      <w:ins w:id="17" w:author="Ed" w:date="2015-05-04T19:48:00Z">
        <w:del w:id="18" w:author="Phil Martin" w:date="2015-05-12T10:17:00Z">
          <w:r w:rsidR="00524C3B" w:rsidDel="00476A4D">
            <w:rPr>
              <w:rFonts w:ascii="Arial" w:hAnsi="Arial" w:cs="Arial"/>
            </w:rPr>
            <w:delText xml:space="preserve">They </w:delText>
          </w:r>
        </w:del>
        <w:r w:rsidR="00524C3B">
          <w:rPr>
            <w:rFonts w:ascii="Arial" w:hAnsi="Arial" w:cs="Arial"/>
          </w:rPr>
          <w:t xml:space="preserve">revealed </w:t>
        </w:r>
      </w:ins>
      <w:del w:id="19" w:author="Ed" w:date="2015-05-04T19:48:00Z">
        <w:r w:rsidDel="00524C3B">
          <w:rPr>
            <w:rFonts w:ascii="Arial" w:hAnsi="Arial" w:cs="Arial"/>
          </w:rPr>
          <w:delText xml:space="preserve">highlighted the fact </w:delText>
        </w:r>
      </w:del>
      <w:r>
        <w:rPr>
          <w:rFonts w:ascii="Arial" w:hAnsi="Arial" w:cs="Arial"/>
        </w:rPr>
        <w:t>that major tree mortality</w:t>
      </w:r>
      <w:ins w:id="20" w:author="Ed Mountford" w:date="2015-05-06T10:42:00Z">
        <w:r>
          <w:rPr>
            <w:rFonts w:ascii="Arial" w:hAnsi="Arial" w:cs="Arial"/>
          </w:rPr>
          <w:t xml:space="preserve"> </w:t>
        </w:r>
      </w:ins>
      <w:ins w:id="21" w:author="Ed" w:date="2015-05-03T12:31:00Z">
        <w:r w:rsidR="008C3136">
          <w:rPr>
            <w:rFonts w:ascii="Arial" w:hAnsi="Arial" w:cs="Arial"/>
          </w:rPr>
          <w:t>ha</w:t>
        </w:r>
      </w:ins>
      <w:ins w:id="22" w:author="Ed" w:date="2015-05-04T19:46:00Z">
        <w:r w:rsidR="00524C3B">
          <w:rPr>
            <w:rFonts w:ascii="Arial" w:hAnsi="Arial" w:cs="Arial"/>
          </w:rPr>
          <w:t>d</w:t>
        </w:r>
      </w:ins>
      <w:ins w:id="23" w:author="Ed" w:date="2015-05-03T12:31:00Z">
        <w:r w:rsidR="008C3136">
          <w:rPr>
            <w:rFonts w:ascii="Arial" w:hAnsi="Arial" w:cs="Arial"/>
          </w:rPr>
          <w:t xml:space="preserve"> </w:t>
        </w:r>
      </w:ins>
      <w:r>
        <w:rPr>
          <w:rFonts w:ascii="Arial" w:hAnsi="Arial" w:cs="Arial"/>
        </w:rPr>
        <w:t>occurred since measurements were initiated</w:t>
      </w:r>
      <w:del w:id="24" w:author="Phil Martin" w:date="2015-05-12T10:17:00Z">
        <w:r w:rsidDel="00476A4D">
          <w:rPr>
            <w:rFonts w:ascii="Arial" w:hAnsi="Arial" w:cs="Arial"/>
          </w:rPr>
          <w:delText xml:space="preserve"> in 1959</w:delText>
        </w:r>
      </w:del>
      <w:r>
        <w:rPr>
          <w:rFonts w:ascii="Arial" w:hAnsi="Arial" w:cs="Arial"/>
        </w:rPr>
        <w:t xml:space="preserve">, </w:t>
      </w:r>
      <w:del w:id="25" w:author="Phil Martin" w:date="2015-05-12T10:19:00Z">
        <w:r w:rsidDel="00F706A8">
          <w:rPr>
            <w:rFonts w:ascii="Arial" w:hAnsi="Arial" w:cs="Arial"/>
          </w:rPr>
          <w:delText>leading to</w:delText>
        </w:r>
      </w:del>
      <w:ins w:id="26" w:author="Phil Martin" w:date="2015-05-12T10:19:00Z">
        <w:r w:rsidR="00F706A8">
          <w:rPr>
            <w:rFonts w:ascii="Arial" w:hAnsi="Arial" w:cs="Arial"/>
          </w:rPr>
          <w:t>resulting in</w:t>
        </w:r>
      </w:ins>
      <w:r>
        <w:rPr>
          <w:rFonts w:ascii="Arial" w:hAnsi="Arial" w:cs="Arial"/>
        </w:rPr>
        <w:t xml:space="preserve"> localised </w:t>
      </w:r>
      <w:del w:id="27" w:author="Ed" w:date="2015-05-03T20:09:00Z">
        <w:r w:rsidDel="008E6A85">
          <w:rPr>
            <w:rFonts w:ascii="Arial" w:hAnsi="Arial" w:cs="Arial"/>
          </w:rPr>
          <w:delText xml:space="preserve">forest </w:delText>
        </w:r>
      </w:del>
      <w:r>
        <w:rPr>
          <w:rFonts w:ascii="Arial" w:hAnsi="Arial" w:cs="Arial"/>
        </w:rPr>
        <w:t xml:space="preserve">stand collapse and </w:t>
      </w:r>
      <w:del w:id="28" w:author="Ed" w:date="2015-05-03T20:10:00Z">
        <w:r w:rsidDel="008E6A85">
          <w:rPr>
            <w:rFonts w:ascii="Arial" w:hAnsi="Arial" w:cs="Arial"/>
          </w:rPr>
          <w:delText xml:space="preserve">apparent </w:delText>
        </w:r>
      </w:del>
      <w:del w:id="29" w:author="Ed" w:date="2015-05-04T19:48:00Z">
        <w:r w:rsidDel="00524C3B">
          <w:rPr>
            <w:rFonts w:ascii="Arial" w:hAnsi="Arial" w:cs="Arial"/>
          </w:rPr>
          <w:delText xml:space="preserve">conversion </w:delText>
        </w:r>
      </w:del>
      <w:ins w:id="30" w:author="Ed" w:date="2015-05-04T19:53:00Z">
        <w:del w:id="31" w:author="Phil Martin" w:date="2015-05-12T10:19:00Z">
          <w:r w:rsidR="00D87734" w:rsidDel="00F706A8">
            <w:rPr>
              <w:rFonts w:ascii="Arial" w:hAnsi="Arial" w:cs="Arial"/>
            </w:rPr>
            <w:delText xml:space="preserve">the </w:delText>
          </w:r>
        </w:del>
      </w:ins>
      <w:ins w:id="32" w:author="Ed" w:date="2015-05-04T19:48:00Z">
        <w:del w:id="33" w:author="Phil Martin" w:date="2015-05-12T10:19:00Z">
          <w:r w:rsidR="00524C3B" w:rsidDel="00F706A8">
            <w:rPr>
              <w:rFonts w:ascii="Arial" w:hAnsi="Arial" w:cs="Arial"/>
            </w:rPr>
            <w:delText>spread of</w:delText>
          </w:r>
        </w:del>
      </w:ins>
      <w:ins w:id="34" w:author="Phil Martin" w:date="2015-05-12T10:19:00Z">
        <w:r w:rsidR="00F706A8">
          <w:rPr>
            <w:rFonts w:ascii="Arial" w:hAnsi="Arial" w:cs="Arial"/>
          </w:rPr>
          <w:t>apparent transition</w:t>
        </w:r>
      </w:ins>
      <w:ins w:id="35" w:author="Ed" w:date="2015-05-04T19:48:00Z">
        <w:r w:rsidR="00524C3B">
          <w:rPr>
            <w:rFonts w:ascii="Arial" w:hAnsi="Arial" w:cs="Arial"/>
          </w:rPr>
          <w:t xml:space="preserve"> </w:t>
        </w:r>
      </w:ins>
      <w:del w:id="36" w:author="Ed" w:date="2015-05-04T19:49:00Z">
        <w:r w:rsidDel="00524C3B">
          <w:rPr>
            <w:rFonts w:ascii="Arial" w:hAnsi="Arial" w:cs="Arial"/>
          </w:rPr>
          <w:delText xml:space="preserve">to </w:delText>
        </w:r>
        <w:commentRangeStart w:id="37"/>
        <w:r w:rsidDel="00524C3B">
          <w:rPr>
            <w:rFonts w:ascii="Arial" w:hAnsi="Arial" w:cs="Arial"/>
          </w:rPr>
          <w:delText xml:space="preserve">another ecosystem type </w:delText>
        </w:r>
      </w:del>
      <w:ins w:id="38" w:author="Ed" w:date="2015-05-04T19:49:00Z">
        <w:r w:rsidR="00524C3B">
          <w:rPr>
            <w:rFonts w:ascii="Arial" w:hAnsi="Arial" w:cs="Arial"/>
          </w:rPr>
          <w:t xml:space="preserve">wood-pasture type ground vegetation, </w:t>
        </w:r>
      </w:ins>
      <w:r>
        <w:rPr>
          <w:rFonts w:ascii="Arial" w:hAnsi="Arial" w:cs="Arial"/>
        </w:rPr>
        <w:t>dominated by grass</w:t>
      </w:r>
      <w:del w:id="39" w:author="Phil Martin" w:date="2015-05-12T10:19:00Z">
        <w:r w:rsidDel="00F706A8">
          <w:rPr>
            <w:rFonts w:ascii="Arial" w:hAnsi="Arial" w:cs="Arial"/>
          </w:rPr>
          <w:delText>land</w:delText>
        </w:r>
      </w:del>
      <w:r>
        <w:rPr>
          <w:rFonts w:ascii="Arial" w:hAnsi="Arial" w:cs="Arial"/>
        </w:rPr>
        <w:t xml:space="preserve"> </w:t>
      </w:r>
      <w:ins w:id="40" w:author="Ed" w:date="2015-05-04T19:49:00Z">
        <w:r w:rsidR="00524C3B">
          <w:rPr>
            <w:rFonts w:ascii="Arial" w:hAnsi="Arial" w:cs="Arial"/>
          </w:rPr>
          <w:t xml:space="preserve">or bracken-dominated </w:t>
        </w:r>
      </w:ins>
      <w:r>
        <w:rPr>
          <w:rFonts w:ascii="Arial" w:hAnsi="Arial" w:cs="Arial"/>
        </w:rPr>
        <w:lastRenderedPageBreak/>
        <w:t>communities</w:t>
      </w:r>
      <w:commentRangeEnd w:id="37"/>
      <w:ins w:id="41" w:author="Phil Martin" w:date="2015-05-12T10:20:00Z">
        <w:r w:rsidR="00F706A8">
          <w:rPr>
            <w:rFonts w:ascii="Arial" w:hAnsi="Arial" w:cs="Arial"/>
          </w:rPr>
          <w:t xml:space="preserve">. </w:t>
        </w:r>
      </w:ins>
      <w:del w:id="42" w:author="Ed Mountford" w:date="2015-05-06T10:42:00Z">
        <w:r>
          <w:rPr>
            <w:rFonts w:ascii="Arial" w:hAnsi="Arial" w:cs="Arial"/>
          </w:rPr>
          <w:delText>.</w:delText>
        </w:r>
      </w:del>
      <w:ins w:id="43" w:author="Ed Mountford" w:date="2015-05-06T10:42:00Z">
        <w:r w:rsidR="008C3136">
          <w:rPr>
            <w:rStyle w:val="CommentReference"/>
            <w:szCs w:val="20"/>
            <w:lang w:eastAsia="en-GB" w:bidi="ar-SA"/>
          </w:rPr>
          <w:commentReference w:id="37"/>
        </w:r>
      </w:ins>
      <w:ins w:id="44" w:author="Ed" w:date="2015-05-04T19:54:00Z">
        <w:del w:id="45" w:author="Phil Martin" w:date="2015-05-12T10:20:00Z">
          <w:r w:rsidR="00D87734" w:rsidDel="00F706A8">
            <w:rPr>
              <w:rFonts w:ascii="Arial" w:hAnsi="Arial" w:cs="Arial"/>
            </w:rPr>
            <w:delText xml:space="preserve"> with substantial </w:delText>
          </w:r>
        </w:del>
      </w:ins>
      <w:ins w:id="46" w:author="Ed" w:date="2015-05-04T19:51:00Z">
        <w:del w:id="47" w:author="Phil Martin" w:date="2015-05-12T10:20:00Z">
          <w:r w:rsidR="00524C3B" w:rsidRPr="00524C3B" w:rsidDel="00F706A8">
            <w:rPr>
              <w:rFonts w:ascii="Arial" w:hAnsi="Arial" w:cs="Arial"/>
            </w:rPr>
            <w:delText>browsing</w:delText>
          </w:r>
        </w:del>
      </w:ins>
      <w:ins w:id="48" w:author="Ed" w:date="2015-05-04T19:52:00Z">
        <w:del w:id="49" w:author="Phil Martin" w:date="2015-05-12T10:20:00Z">
          <w:r w:rsidR="00D87734" w:rsidDel="00F706A8">
            <w:rPr>
              <w:rFonts w:ascii="Arial" w:hAnsi="Arial" w:cs="Arial"/>
            </w:rPr>
            <w:delText xml:space="preserve"> and </w:delText>
          </w:r>
        </w:del>
      </w:ins>
      <w:ins w:id="50" w:author="Ed" w:date="2015-05-04T19:51:00Z">
        <w:del w:id="51" w:author="Phil Martin" w:date="2015-05-12T10:20:00Z">
          <w:r w:rsidR="00524C3B" w:rsidRPr="00524C3B" w:rsidDel="00F706A8">
            <w:rPr>
              <w:rFonts w:ascii="Arial" w:hAnsi="Arial" w:cs="Arial"/>
            </w:rPr>
            <w:delText>grazing by deer and ponies</w:delText>
          </w:r>
        </w:del>
      </w:ins>
      <w:ins w:id="52" w:author="Ed Mountford" w:date="2015-05-06T10:42:00Z">
        <w:r>
          <w:rPr>
            <w:rFonts w:ascii="Arial" w:hAnsi="Arial" w:cs="Arial"/>
          </w:rPr>
          <w:t>.</w:t>
        </w:r>
      </w:ins>
      <w:del w:id="53" w:author="Ed" w:date="2015-05-04T19:54:00Z">
        <w:r w:rsidDel="00D87734">
          <w:rPr>
            <w:rFonts w:ascii="Arial" w:hAnsi="Arial" w:cs="Arial"/>
          </w:rPr>
          <w:delText xml:space="preserve"> </w:delText>
        </w:r>
      </w:del>
      <w:commentRangeStart w:id="54"/>
      <w:r>
        <w:rPr>
          <w:rFonts w:ascii="Arial" w:hAnsi="Arial" w:cs="Arial"/>
        </w:rPr>
        <w:t xml:space="preserve">This mortality appears to be associated with a regional-scale </w:t>
      </w:r>
      <w:del w:id="55" w:author="Phil Martin" w:date="2015-05-12T10:22:00Z">
        <w:r w:rsidDel="00F706A8">
          <w:rPr>
            <w:rFonts w:ascii="Arial" w:hAnsi="Arial" w:cs="Arial"/>
          </w:rPr>
          <w:delText>dieback event</w:delText>
        </w:r>
      </w:del>
      <w:ins w:id="56" w:author="Phil Martin" w:date="2015-05-12T10:22:00Z">
        <w:r w:rsidR="00F706A8">
          <w:rPr>
            <w:rFonts w:ascii="Arial" w:hAnsi="Arial" w:cs="Arial"/>
          </w:rPr>
          <w:t>decline in beech health</w:t>
        </w:r>
      </w:ins>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2011; Power et al., 1995)</w:t>
      </w:r>
      <w:r w:rsidR="00CA2DD6">
        <w:rPr>
          <w:rFonts w:ascii="Arial" w:hAnsi="Arial" w:cs="Arial"/>
        </w:rPr>
        <w:fldChar w:fldCharType="end"/>
      </w:r>
      <w:r w:rsidR="00A07B61">
        <w:rPr>
          <w:rFonts w:ascii="Arial" w:hAnsi="Arial" w:cs="Arial"/>
        </w:rPr>
        <w:t>.</w:t>
      </w:r>
      <w:commentRangeEnd w:id="54"/>
      <w:r w:rsidR="008D7B90">
        <w:rPr>
          <w:rStyle w:val="CommentReference"/>
          <w:szCs w:val="20"/>
          <w:lang w:eastAsia="en-GB" w:bidi="ar-SA"/>
        </w:rPr>
        <w:commentReference w:id="54"/>
      </w:r>
      <w:r w:rsidR="00A07B61">
        <w:rPr>
          <w:rFonts w:ascii="Arial" w:hAnsi="Arial" w:cs="Arial"/>
        </w:rPr>
        <w:t xml:space="preserve"> </w:t>
      </w:r>
      <w:r>
        <w:rPr>
          <w:rFonts w:ascii="Arial" w:hAnsi="Arial" w:cs="Arial"/>
        </w:rPr>
        <w:t>Here we</w:t>
      </w:r>
      <w:ins w:id="57" w:author="Ed Mountford" w:date="2015-05-06T10:42:00Z">
        <w:r>
          <w:rPr>
            <w:rFonts w:ascii="Arial" w:hAnsi="Arial" w:cs="Arial"/>
          </w:rPr>
          <w:t xml:space="preserve"> </w:t>
        </w:r>
      </w:ins>
      <w:ins w:id="58" w:author="Ed" w:date="2015-05-04T19:57:00Z">
        <w:r w:rsidR="00975E91">
          <w:rPr>
            <w:rFonts w:ascii="Arial" w:hAnsi="Arial" w:cs="Arial"/>
          </w:rPr>
          <w:t xml:space="preserve">build on </w:t>
        </w:r>
      </w:ins>
      <w:del w:id="59" w:author="Ed" w:date="2015-05-04T19:57:00Z">
        <w:r w:rsidDel="00975E91">
          <w:rPr>
            <w:rFonts w:ascii="Arial" w:hAnsi="Arial" w:cs="Arial"/>
          </w:rPr>
          <w:delText xml:space="preserve">update </w:delText>
        </w:r>
      </w:del>
      <w:r>
        <w:rPr>
          <w:rFonts w:ascii="Arial" w:hAnsi="Arial" w:cs="Arial"/>
        </w:rPr>
        <w:t xml:space="preserve">these data through an additional survey undertaken in 2014, and for the first time </w:t>
      </w:r>
      <w:commentRangeStart w:id="60"/>
      <w:del w:id="61" w:author="Ed" w:date="2015-05-04T19:57:00Z">
        <w:r w:rsidDel="00975E91">
          <w:rPr>
            <w:rFonts w:ascii="Arial" w:hAnsi="Arial" w:cs="Arial"/>
          </w:rPr>
          <w:delText xml:space="preserve">we </w:delText>
        </w:r>
      </w:del>
      <w:r>
        <w:rPr>
          <w:rFonts w:ascii="Arial" w:hAnsi="Arial" w:cs="Arial"/>
        </w:rPr>
        <w:t>explore the entire data set from the perspective of analysing ecosystem thresholds and regime shifts</w:t>
      </w:r>
      <w:commentRangeEnd w:id="60"/>
      <w:r w:rsidR="00D931CA">
        <w:rPr>
          <w:rStyle w:val="CommentReference"/>
          <w:szCs w:val="20"/>
          <w:lang w:eastAsia="en-GB" w:bidi="ar-SA"/>
        </w:rPr>
        <w:commentReference w:id="60"/>
      </w:r>
      <w:r>
        <w:rPr>
          <w:rFonts w:ascii="Arial" w:hAnsi="Arial" w:cs="Arial"/>
        </w:rPr>
        <w:t xml:space="preserve">. Specifically, in this </w:t>
      </w:r>
      <w:r w:rsidRPr="0039134F">
        <w:rPr>
          <w:rFonts w:ascii="Arial" w:hAnsi="Arial" w:cs="Arial"/>
        </w:rPr>
        <w:t>paper we aim to:</w:t>
      </w:r>
      <w:r>
        <w:rPr>
          <w:rFonts w:ascii="Arial" w:hAnsi="Arial" w:cs="Arial"/>
        </w:rPr>
        <w:t xml:space="preserve"> (1) </w:t>
      </w:r>
      <w:commentRangeStart w:id="62"/>
      <w:r>
        <w:rPr>
          <w:rFonts w:ascii="Arial" w:hAnsi="Arial" w:cs="Arial"/>
        </w:rPr>
        <w:t>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del w:id="63" w:author="Ed" w:date="2015-05-03T13:09:00Z">
        <w:r w:rsidDel="00D931CA">
          <w:rPr>
            <w:rFonts w:ascii="Arial" w:hAnsi="Arial" w:cs="Arial"/>
          </w:rPr>
          <w:delText xml:space="preserve">in </w:delText>
        </w:r>
      </w:del>
      <w:ins w:id="64" w:author="Ed" w:date="2015-05-03T13:09:00Z">
        <w:r w:rsidR="00D931CA">
          <w:rPr>
            <w:rFonts w:ascii="Arial" w:hAnsi="Arial" w:cs="Arial"/>
          </w:rPr>
          <w:t xml:space="preserve">over </w:t>
        </w:r>
      </w:ins>
      <w:r>
        <w:rPr>
          <w:rFonts w:ascii="Arial" w:hAnsi="Arial" w:cs="Arial"/>
        </w:rPr>
        <w:t>the past five decades</w:t>
      </w:r>
      <w:commentRangeEnd w:id="62"/>
      <w:r w:rsidR="00143147">
        <w:rPr>
          <w:rStyle w:val="CommentReference"/>
          <w:szCs w:val="20"/>
          <w:lang w:eastAsia="en-GB" w:bidi="ar-SA"/>
        </w:rPr>
        <w:commentReference w:id="62"/>
      </w:r>
      <w:r>
        <w:rPr>
          <w:rFonts w:ascii="Arial" w:hAnsi="Arial" w:cs="Arial"/>
        </w:rPr>
        <w:t xml:space="preserve">, (2) </w:t>
      </w:r>
      <w:commentRangeStart w:id="65"/>
      <w:r>
        <w:rPr>
          <w:rFonts w:ascii="Arial" w:hAnsi="Arial" w:cs="Arial"/>
        </w:rPr>
        <w:t>i</w:t>
      </w:r>
      <w:r w:rsidRPr="0039134F">
        <w:rPr>
          <w:rFonts w:ascii="Arial" w:hAnsi="Arial" w:cs="Arial"/>
        </w:rPr>
        <w:t>dentify the ecological processes that might be driving the changes</w:t>
      </w:r>
      <w:commentRangeEnd w:id="65"/>
      <w:r w:rsidR="00D931CA">
        <w:rPr>
          <w:rStyle w:val="CommentReference"/>
          <w:szCs w:val="20"/>
          <w:lang w:eastAsia="en-GB" w:bidi="ar-SA"/>
        </w:rPr>
        <w:commentReference w:id="65"/>
      </w:r>
      <w:r>
        <w:rPr>
          <w:rFonts w:ascii="Arial" w:hAnsi="Arial" w:cs="Arial"/>
        </w:rPr>
        <w:t xml:space="preserve">, (3) </w:t>
      </w:r>
      <w:commentRangeStart w:id="66"/>
      <w:r>
        <w:rPr>
          <w:rFonts w:ascii="Arial" w:hAnsi="Arial" w:cs="Arial"/>
        </w:rPr>
        <w:t>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w:t>
      </w:r>
      <w:commentRangeStart w:id="67"/>
      <w:r>
        <w:rPr>
          <w:rFonts w:ascii="Arial" w:hAnsi="Arial" w:cs="Arial"/>
        </w:rPr>
        <w:t>biodiversity</w:t>
      </w:r>
      <w:commentRangeEnd w:id="66"/>
      <w:r w:rsidR="00CF73C4">
        <w:rPr>
          <w:rStyle w:val="CommentReference"/>
          <w:szCs w:val="20"/>
          <w:lang w:eastAsia="en-GB" w:bidi="ar-SA"/>
        </w:rPr>
        <w:commentReference w:id="66"/>
      </w:r>
      <w:commentRangeEnd w:id="67"/>
      <w:r w:rsidR="00975E91">
        <w:rPr>
          <w:rStyle w:val="CommentReference"/>
          <w:szCs w:val="20"/>
          <w:lang w:eastAsia="en-GB" w:bidi="ar-SA"/>
        </w:rPr>
        <w:commentReference w:id="67"/>
      </w:r>
      <w:r>
        <w:rPr>
          <w:rFonts w:ascii="Arial" w:hAnsi="Arial" w:cs="Arial"/>
        </w:rPr>
        <w:t xml:space="preserve">.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ins w:id="68" w:author="Ed" w:date="2015-05-03T13:37:00Z"/>
          <w:rFonts w:ascii="Arial" w:hAnsi="Arial" w:cs="Arial"/>
          <w:color w:val="auto"/>
          <w:lang w:eastAsia="en-GB" w:bidi="ar-SA"/>
        </w:rPr>
      </w:pPr>
      <w:r w:rsidRPr="00DE1972">
        <w:rPr>
          <w:rFonts w:ascii="Arial" w:hAnsi="Arial" w:cs="Arial"/>
        </w:rPr>
        <w:t xml:space="preserve">The site used in this study, Denny Wood, is located in the New Forest National Park in Southern England (Lat: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Hurn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 xml:space="preserve">ood was 832 ± 150mm and </w:t>
      </w:r>
      <w:commentRangeStart w:id="69"/>
      <w:r w:rsidR="009A7775">
        <w:rPr>
          <w:rFonts w:ascii="Arial" w:hAnsi="Arial" w:cs="Arial"/>
          <w:color w:val="auto"/>
          <w:lang w:eastAsia="en-GB" w:bidi="ar-SA"/>
        </w:rPr>
        <w:t xml:space="preserve">mean annual temperature was 10.17 ± 0.64°C </w:t>
      </w:r>
      <w:commentRangeEnd w:id="69"/>
      <w:r w:rsidR="00FA5AC5">
        <w:rPr>
          <w:rStyle w:val="CommentReference"/>
          <w:szCs w:val="20"/>
          <w:lang w:eastAsia="en-GB" w:bidi="ar-SA"/>
        </w:rPr>
        <w:commentReference w:id="69"/>
      </w:r>
      <w:r w:rsidR="009A7775">
        <w:rPr>
          <w:rFonts w:ascii="Arial" w:hAnsi="Arial" w:cs="Arial"/>
          <w:color w:val="auto"/>
          <w:lang w:eastAsia="en-GB" w:bidi="ar-SA"/>
        </w:rPr>
        <w:t>(</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ins w:id="70" w:author="Ed" w:date="2015-05-03T13:37:00Z"/>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podsols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r w:rsidRPr="003F642B">
        <w:rPr>
          <w:rFonts w:ascii="Arial" w:hAnsi="Arial" w:cs="Arial"/>
          <w:i/>
          <w:iCs/>
          <w:color w:val="auto"/>
          <w:lang w:eastAsia="en-GB" w:bidi="ar-SA"/>
        </w:rPr>
        <w:t>Fagus sylvatica</w:t>
      </w:r>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r w:rsidRPr="003F642B">
        <w:rPr>
          <w:rFonts w:ascii="Arial" w:hAnsi="Arial" w:cs="Arial"/>
          <w:color w:val="auto"/>
          <w:lang w:eastAsia="en-GB" w:bidi="ar-SA"/>
        </w:rPr>
        <w:t xml:space="preserve">pedunculate oak </w:t>
      </w:r>
      <w:r>
        <w:rPr>
          <w:rFonts w:ascii="Arial" w:hAnsi="Arial" w:cs="Arial"/>
          <w:color w:val="auto"/>
          <w:lang w:eastAsia="en-GB" w:bidi="ar-SA"/>
        </w:rPr>
        <w:t>(</w:t>
      </w:r>
      <w:r w:rsidRPr="003F642B">
        <w:rPr>
          <w:rFonts w:ascii="Arial" w:hAnsi="Arial" w:cs="Arial"/>
          <w:i/>
          <w:iCs/>
          <w:color w:val="auto"/>
          <w:lang w:eastAsia="en-GB" w:bidi="ar-SA"/>
        </w:rPr>
        <w:t xml:space="preserve">Quercus </w:t>
      </w:r>
      <w:r w:rsidRPr="00687108">
        <w:rPr>
          <w:rFonts w:ascii="Arial" w:hAnsi="Arial" w:cs="Arial"/>
          <w:i/>
          <w:iCs/>
          <w:color w:val="auto"/>
          <w:lang w:eastAsia="en-GB" w:bidi="ar-SA"/>
        </w:rPr>
        <w:t>robur</w:t>
      </w:r>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r w:rsidRPr="003F642B">
        <w:rPr>
          <w:rFonts w:ascii="Arial" w:hAnsi="Arial" w:cs="Arial"/>
          <w:i/>
          <w:iCs/>
          <w:color w:val="auto"/>
          <w:lang w:eastAsia="en-GB" w:bidi="ar-SA"/>
        </w:rPr>
        <w:t>Betula pendula</w:t>
      </w:r>
      <w:r>
        <w:rPr>
          <w:rFonts w:ascii="Arial" w:hAnsi="Arial" w:cs="Arial"/>
          <w:i/>
          <w:iCs/>
          <w:color w:val="auto"/>
          <w:lang w:eastAsia="en-GB" w:bidi="ar-SA"/>
        </w:rPr>
        <w:t>, B. pubescens</w:t>
      </w:r>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understorey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Ilex aquifolium</w:t>
      </w:r>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tree</w:t>
      </w:r>
      <w:r w:rsidR="00CF73C4">
        <w:rPr>
          <w:rFonts w:ascii="Arial" w:hAnsi="Arial" w:cs="Arial"/>
          <w:color w:val="auto"/>
          <w:lang w:eastAsia="en-GB" w:bidi="ar-SA"/>
        </w:rPr>
        <w:t>s and shrubs</w:t>
      </w:r>
      <w:r>
        <w:rPr>
          <w:rFonts w:ascii="Arial" w:hAnsi="Arial" w:cs="Arial"/>
          <w:color w:val="auto"/>
          <w:lang w:eastAsia="en-GB" w:bidi="ar-SA"/>
        </w:rPr>
        <w:t xml:space="preserve"> </w:t>
      </w:r>
      <w:del w:id="71" w:author="Phil Martin" w:date="2015-05-12T10:25:00Z">
        <w:r w:rsidRPr="003F642B" w:rsidDel="00F706A8">
          <w:rPr>
            <w:rFonts w:ascii="Arial" w:hAnsi="Arial" w:cs="Arial"/>
            <w:color w:val="auto"/>
            <w:lang w:eastAsia="en-GB" w:bidi="ar-SA"/>
          </w:rPr>
          <w:delText xml:space="preserve">species present </w:delText>
        </w:r>
      </w:del>
      <w:ins w:id="72" w:author="Phil Martin" w:date="2015-05-12T10:25:00Z">
        <w:r w:rsidR="00F706A8">
          <w:rPr>
            <w:rFonts w:ascii="Arial" w:hAnsi="Arial" w:cs="Arial"/>
            <w:color w:val="auto"/>
            <w:lang w:eastAsia="en-GB" w:bidi="ar-SA"/>
          </w:rPr>
          <w:t xml:space="preserve">present </w:t>
        </w:r>
      </w:ins>
      <w:r>
        <w:rPr>
          <w:rFonts w:ascii="Arial" w:hAnsi="Arial" w:cs="Arial"/>
          <w:color w:val="auto"/>
          <w:lang w:eastAsia="en-GB" w:bidi="ar-SA"/>
        </w:rPr>
        <w:t xml:space="preserve">at low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r w:rsidRPr="003F642B">
        <w:rPr>
          <w:rFonts w:ascii="Arial" w:hAnsi="Arial" w:cs="Arial"/>
          <w:i/>
          <w:iCs/>
          <w:color w:val="auto"/>
          <w:lang w:eastAsia="en-GB" w:bidi="ar-SA"/>
        </w:rPr>
        <w:t>Malus sylvestris</w:t>
      </w:r>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r w:rsidRPr="003F642B">
        <w:rPr>
          <w:rFonts w:ascii="Arial" w:hAnsi="Arial" w:cs="Arial"/>
          <w:i/>
          <w:iCs/>
          <w:color w:val="auto"/>
          <w:lang w:eastAsia="en-GB" w:bidi="ar-SA"/>
        </w:rPr>
        <w:t>Fraxinus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r w:rsidRPr="003F642B">
        <w:rPr>
          <w:rFonts w:ascii="Arial" w:hAnsi="Arial" w:cs="Arial"/>
          <w:i/>
          <w:iCs/>
          <w:color w:val="auto"/>
          <w:lang w:eastAsia="en-GB" w:bidi="ar-SA"/>
        </w:rPr>
        <w:t>Prunus spinosa</w:t>
      </w:r>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r w:rsidRPr="003F642B">
        <w:rPr>
          <w:rFonts w:ascii="Arial" w:hAnsi="Arial" w:cs="Arial"/>
          <w:i/>
          <w:iCs/>
          <w:color w:val="auto"/>
          <w:lang w:eastAsia="en-GB" w:bidi="ar-SA"/>
        </w:rPr>
        <w:t>Frangula alnus</w:t>
      </w:r>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r w:rsidRPr="003F642B">
        <w:rPr>
          <w:rFonts w:ascii="Arial" w:hAnsi="Arial" w:cs="Arial"/>
          <w:i/>
          <w:iCs/>
          <w:color w:val="auto"/>
          <w:lang w:eastAsia="en-GB" w:bidi="ar-SA"/>
        </w:rPr>
        <w:t>Crataegus</w:t>
      </w:r>
      <w:r>
        <w:rPr>
          <w:rFonts w:ascii="Arial" w:hAnsi="Arial" w:cs="Arial"/>
          <w:i/>
          <w:iCs/>
          <w:color w:val="auto"/>
          <w:lang w:eastAsia="en-GB" w:bidi="ar-SA"/>
        </w:rPr>
        <w:t xml:space="preserve"> </w:t>
      </w:r>
      <w:r w:rsidRPr="003F642B">
        <w:rPr>
          <w:rFonts w:ascii="Arial" w:hAnsi="Arial" w:cs="Arial"/>
          <w:i/>
          <w:iCs/>
          <w:color w:val="auto"/>
          <w:lang w:eastAsia="en-GB" w:bidi="ar-SA"/>
        </w:rPr>
        <w:t>monogyna</w:t>
      </w:r>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Acer pseudoplatanus</w:t>
      </w:r>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r w:rsidRPr="003F642B">
        <w:rPr>
          <w:rFonts w:ascii="Arial" w:hAnsi="Arial" w:cs="Arial"/>
          <w:i/>
          <w:iCs/>
          <w:color w:val="auto"/>
          <w:lang w:eastAsia="en-GB" w:bidi="ar-SA"/>
        </w:rPr>
        <w:t>Sorbus aucuparia</w:t>
      </w:r>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caprea, S. </w:t>
      </w:r>
      <w:r w:rsidRPr="003F642B">
        <w:rPr>
          <w:rFonts w:ascii="Arial" w:hAnsi="Arial" w:cs="Arial"/>
          <w:i/>
          <w:iCs/>
          <w:color w:val="auto"/>
          <w:lang w:eastAsia="en-GB" w:bidi="ar-SA"/>
        </w:rPr>
        <w:t>cinerea</w:t>
      </w:r>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r w:rsidRPr="00BF31B1">
        <w:rPr>
          <w:rFonts w:ascii="Arial" w:hAnsi="Arial" w:cs="Arial"/>
          <w:i/>
          <w:color w:val="auto"/>
          <w:lang w:eastAsia="en-GB" w:bidi="ar-SA"/>
        </w:rPr>
        <w:t>T</w:t>
      </w:r>
      <w:r w:rsidRPr="003F642B">
        <w:rPr>
          <w:rFonts w:ascii="Arial" w:hAnsi="Arial" w:cs="Arial"/>
          <w:i/>
          <w:iCs/>
          <w:color w:val="auto"/>
          <w:lang w:eastAsia="en-GB" w:bidi="ar-SA"/>
        </w:rPr>
        <w:t>axus baccata</w:t>
      </w:r>
      <w:r>
        <w:rPr>
          <w:rFonts w:ascii="Arial" w:hAnsi="Arial" w:cs="Arial"/>
          <w:iCs/>
          <w:color w:val="auto"/>
          <w:lang w:eastAsia="en-GB" w:bidi="ar-SA"/>
        </w:rPr>
        <w:t>)</w:t>
      </w:r>
      <w:r w:rsidRPr="003F642B">
        <w:rPr>
          <w:rFonts w:ascii="Arial" w:hAnsi="Arial" w:cs="Arial"/>
          <w:color w:val="auto"/>
          <w:lang w:eastAsia="en-GB" w:bidi="ar-SA"/>
        </w:rPr>
        <w:t>. 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r w:rsidRPr="003F642B">
        <w:rPr>
          <w:rFonts w:ascii="Arial" w:hAnsi="Arial" w:cs="Arial"/>
          <w:i/>
          <w:iCs/>
          <w:color w:val="auto"/>
          <w:lang w:eastAsia="en-GB" w:bidi="ar-SA"/>
        </w:rPr>
        <w:t>Agrostis</w:t>
      </w:r>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r w:rsidRPr="003F642B">
        <w:rPr>
          <w:rFonts w:ascii="Arial" w:hAnsi="Arial" w:cs="Arial"/>
          <w:i/>
          <w:iCs/>
          <w:color w:val="auto"/>
          <w:lang w:eastAsia="en-GB" w:bidi="ar-SA"/>
        </w:rPr>
        <w:t>Pteridium aquilinum</w:t>
      </w:r>
      <w:r>
        <w:rPr>
          <w:rFonts w:ascii="Arial" w:hAnsi="Arial" w:cs="Arial"/>
          <w:color w:val="auto"/>
          <w:lang w:eastAsia="en-GB" w:bidi="ar-SA"/>
        </w:rPr>
        <w:t xml:space="preserve">); </w:t>
      </w:r>
      <w:r w:rsidRPr="004018BB">
        <w:rPr>
          <w:rFonts w:ascii="Arial" w:hAnsi="Arial" w:cs="Arial"/>
          <w:i/>
          <w:color w:val="auto"/>
          <w:lang w:eastAsia="en-GB" w:bidi="ar-SA"/>
        </w:rPr>
        <w:t xml:space="preserve">Rubus fruticosus </w:t>
      </w:r>
      <w:r>
        <w:rPr>
          <w:rFonts w:ascii="Arial" w:hAnsi="Arial" w:cs="Arial"/>
          <w:color w:val="auto"/>
          <w:lang w:eastAsia="en-GB" w:bidi="ar-SA"/>
        </w:rPr>
        <w:t xml:space="preserve">agg., </w:t>
      </w:r>
      <w:r w:rsidRPr="00DE1972">
        <w:rPr>
          <w:rFonts w:ascii="Arial" w:hAnsi="Arial" w:cs="Arial"/>
          <w:i/>
          <w:iCs/>
          <w:color w:val="auto"/>
          <w:lang w:eastAsia="en-GB" w:bidi="ar-SA"/>
        </w:rPr>
        <w:t xml:space="preserve">Juncus </w:t>
      </w:r>
      <w:r>
        <w:rPr>
          <w:rFonts w:ascii="Arial" w:hAnsi="Arial" w:cs="Arial"/>
          <w:i/>
          <w:iCs/>
          <w:color w:val="auto"/>
          <w:lang w:eastAsia="en-GB" w:bidi="ar-SA"/>
        </w:rPr>
        <w:t xml:space="preserve">effusus </w:t>
      </w:r>
      <w:r>
        <w:rPr>
          <w:rFonts w:ascii="Arial" w:hAnsi="Arial" w:cs="Arial"/>
          <w:iCs/>
          <w:color w:val="auto"/>
          <w:lang w:eastAsia="en-GB" w:bidi="ar-SA"/>
        </w:rPr>
        <w:t>and</w:t>
      </w:r>
      <w:r w:rsidRPr="00DE1972">
        <w:rPr>
          <w:rFonts w:ascii="Arial" w:hAnsi="Arial" w:cs="Arial"/>
          <w:i/>
          <w:iCs/>
          <w:color w:val="auto"/>
          <w:lang w:eastAsia="en-GB" w:bidi="ar-SA"/>
        </w:rPr>
        <w:t xml:space="preserve"> Molinia caerulea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lastRenderedPageBreak/>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commoning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commentRangeStart w:id="73"/>
      <w:r w:rsidR="00995EF8">
        <w:rPr>
          <w:rFonts w:ascii="Arial" w:hAnsi="Arial" w:cs="Arial"/>
          <w:color w:val="auto"/>
          <w:lang w:eastAsia="en-GB" w:bidi="ar-SA"/>
        </w:rPr>
        <w:t>.</w:t>
      </w:r>
      <w:commentRangeEnd w:id="73"/>
      <w:r w:rsidR="00552535">
        <w:rPr>
          <w:rStyle w:val="CommentReference"/>
          <w:szCs w:val="20"/>
          <w:lang w:eastAsia="en-GB" w:bidi="ar-SA"/>
        </w:rPr>
        <w:commentReference w:id="73"/>
      </w:r>
      <w:r w:rsidR="00995EF8">
        <w:rPr>
          <w:rFonts w:ascii="Arial" w:hAnsi="Arial" w:cs="Arial"/>
          <w:color w:val="auto"/>
          <w:lang w:eastAsia="en-GB" w:bidi="ar-SA"/>
        </w:rPr>
        <w:t xml:space="preserve"> </w:t>
      </w:r>
      <w:r>
        <w:rPr>
          <w:rFonts w:ascii="Arial" w:hAnsi="Arial" w:cs="Arial"/>
          <w:color w:val="auto"/>
          <w:lang w:eastAsia="en-GB" w:bidi="ar-SA"/>
        </w:rPr>
        <w:t>Although the</w:t>
      </w:r>
      <w:ins w:id="74" w:author="Ed Mountford" w:date="2015-05-06T10:42:00Z">
        <w:r>
          <w:rPr>
            <w:rFonts w:ascii="Arial" w:hAnsi="Arial" w:cs="Arial"/>
            <w:color w:val="auto"/>
            <w:lang w:eastAsia="en-GB" w:bidi="ar-SA"/>
          </w:rPr>
          <w:t xml:space="preserve"> </w:t>
        </w:r>
      </w:ins>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silvicultural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Denny Inclosure</w:t>
      </w:r>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Denny Inclosure (</w:t>
      </w:r>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Inclosur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del w:id="75" w:author="Phil Martin" w:date="2015-05-12T10:49:00Z">
        <w:r w:rsidR="009F73E1" w:rsidDel="003E609E">
          <w:rPr>
            <w:rFonts w:ascii="Arial" w:hAnsi="Arial" w:cs="Arial"/>
          </w:rPr>
          <w:delText>48</w:delText>
        </w:r>
        <w:r w:rsidR="009F73E1" w:rsidRPr="00E261B4" w:rsidDel="003E609E">
          <w:rPr>
            <w:rFonts w:ascii="Arial" w:hAnsi="Arial" w:cs="Arial"/>
          </w:rPr>
          <w:delText xml:space="preserve"> </w:delText>
        </w:r>
      </w:del>
      <w:ins w:id="76" w:author="Phil Martin" w:date="2015-05-12T10:49:00Z">
        <w:r w:rsidR="003E609E">
          <w:rPr>
            <w:rFonts w:ascii="Arial" w:hAnsi="Arial" w:cs="Arial"/>
          </w:rPr>
          <w:t>45</w:t>
        </w:r>
        <w:r w:rsidR="003E609E" w:rsidRPr="00E261B4">
          <w:rPr>
            <w:rFonts w:ascii="Arial" w:hAnsi="Arial" w:cs="Arial"/>
          </w:rPr>
          <w:t xml:space="preserve"> </w:t>
        </w:r>
      </w:ins>
      <w:r w:rsidRPr="00E261B4">
        <w:rPr>
          <w:rFonts w:ascii="Arial" w:hAnsi="Arial" w:cs="Arial"/>
        </w:rPr>
        <w:t xml:space="preserve">subplots and the shorter transect </w:t>
      </w:r>
      <w:r w:rsidR="009F73E1">
        <w:rPr>
          <w:rFonts w:ascii="Arial" w:hAnsi="Arial" w:cs="Arial"/>
        </w:rPr>
        <w:t>16</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commentRangeStart w:id="77"/>
      <w:del w:id="78" w:author="Phil Martin" w:date="2015-05-12T10:31:00Z">
        <w:r w:rsidRPr="0039134F" w:rsidDel="009F73E1">
          <w:rPr>
            <w:rFonts w:ascii="Arial" w:hAnsi="Arial" w:cs="Arial"/>
          </w:rPr>
          <w:delText xml:space="preserve">DBH </w:delText>
        </w:r>
      </w:del>
      <w:ins w:id="79" w:author="Phil Martin" w:date="2015-05-12T10:31:00Z">
        <w:r w:rsidR="009F73E1">
          <w:rPr>
            <w:rFonts w:ascii="Arial" w:hAnsi="Arial" w:cs="Arial"/>
          </w:rPr>
          <w:t xml:space="preserve">diameter at breast height (DBH) </w:t>
        </w:r>
      </w:ins>
      <w:r w:rsidRPr="0039134F">
        <w:rPr>
          <w:rFonts w:ascii="Arial" w:hAnsi="Arial" w:cs="Arial"/>
        </w:rPr>
        <w:t>measured</w:t>
      </w:r>
      <w:r>
        <w:rPr>
          <w:rFonts w:ascii="Arial" w:hAnsi="Arial" w:cs="Arial"/>
        </w:rPr>
        <w:t xml:space="preserve"> </w:t>
      </w:r>
      <w:commentRangeEnd w:id="77"/>
      <w:r w:rsidR="00143147">
        <w:rPr>
          <w:rStyle w:val="CommentReference"/>
          <w:szCs w:val="20"/>
          <w:lang w:eastAsia="en-GB" w:bidi="ar-SA"/>
        </w:rPr>
        <w:commentReference w:id="77"/>
      </w:r>
      <w:r>
        <w:rPr>
          <w:rFonts w:ascii="Arial" w:hAnsi="Arial" w:cs="Arial"/>
        </w:rPr>
        <w:t xml:space="preserve">using </w:t>
      </w:r>
      <w:commentRangeStart w:id="80"/>
      <w:del w:id="81" w:author="Phil Martin" w:date="2015-05-12T10:31:00Z">
        <w:r w:rsidDel="009F73E1">
          <w:rPr>
            <w:rFonts w:ascii="Arial" w:hAnsi="Arial" w:cs="Arial"/>
          </w:rPr>
          <w:delText>measuring</w:delText>
        </w:r>
        <w:commentRangeEnd w:id="80"/>
        <w:r w:rsidR="00730B74" w:rsidDel="009F73E1">
          <w:rPr>
            <w:rStyle w:val="CommentReference"/>
            <w:szCs w:val="20"/>
            <w:lang w:eastAsia="en-GB" w:bidi="ar-SA"/>
          </w:rPr>
          <w:commentReference w:id="80"/>
        </w:r>
        <w:r w:rsidDel="009F73E1">
          <w:rPr>
            <w:rFonts w:ascii="Arial" w:hAnsi="Arial" w:cs="Arial"/>
          </w:rPr>
          <w:delText xml:space="preserve"> </w:delText>
        </w:r>
      </w:del>
      <w:ins w:id="82" w:author="Phil Martin" w:date="2015-05-12T10:31:00Z">
        <w:r w:rsidR="009F73E1">
          <w:rPr>
            <w:rFonts w:ascii="Arial" w:hAnsi="Arial" w:cs="Arial"/>
          </w:rPr>
          <w:t>diameter</w:t>
        </w:r>
        <w:r w:rsidR="009F73E1">
          <w:rPr>
            <w:rFonts w:ascii="Arial" w:hAnsi="Arial" w:cs="Arial"/>
          </w:rPr>
          <w:t xml:space="preserve"> </w:t>
        </w:r>
      </w:ins>
      <w:r>
        <w:rPr>
          <w:rFonts w:ascii="Arial" w:hAnsi="Arial" w:cs="Arial"/>
        </w:rPr>
        <w:t>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w:t>
      </w:r>
      <w:ins w:id="83" w:author="Phil Martin" w:date="2015-05-12T10:32:00Z">
        <w:r w:rsidR="009F73E1">
          <w:rPr>
            <w:rFonts w:ascii="Arial" w:hAnsi="Arial" w:cs="Arial"/>
          </w:rPr>
          <w:t>, alive but fallen</w:t>
        </w:r>
      </w:ins>
      <w:r w:rsidRPr="0039134F">
        <w:rPr>
          <w:rFonts w:ascii="Arial" w:hAnsi="Arial" w:cs="Arial"/>
        </w:rPr>
        <w:t xml:space="preserve"> or </w:t>
      </w:r>
      <w:commentRangeStart w:id="84"/>
      <w:r w:rsidRPr="0039134F">
        <w:rPr>
          <w:rFonts w:ascii="Arial" w:hAnsi="Arial" w:cs="Arial"/>
        </w:rPr>
        <w:t>dead</w:t>
      </w:r>
      <w:commentRangeEnd w:id="84"/>
      <w:r w:rsidR="00730B74">
        <w:rPr>
          <w:rStyle w:val="CommentReference"/>
          <w:szCs w:val="20"/>
          <w:lang w:eastAsia="en-GB" w:bidi="ar-SA"/>
        </w:rPr>
        <w:commentReference w:id="84"/>
      </w:r>
      <w:r w:rsidRPr="0039134F">
        <w:rPr>
          <w:rFonts w:ascii="Arial" w:hAnsi="Arial" w:cs="Arial"/>
        </w:rPr>
        <w:t xml:space="preserve">. </w:t>
      </w:r>
      <w:commentRangeStart w:id="85"/>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del w:id="86" w:author="Phil Martin" w:date="2015-05-12T10:44:00Z">
        <w:r w:rsidR="00AC1E65" w:rsidDel="003E609E">
          <w:rPr>
            <w:rFonts w:ascii="Arial" w:hAnsi="Arial" w:cs="Arial"/>
          </w:rPr>
          <w:delText>≥</w:delText>
        </w:r>
      </w:del>
      <w:ins w:id="87" w:author="Ed Mountford" w:date="2015-05-06T10:42:00Z">
        <w:del w:id="88" w:author="Phil Martin" w:date="2015-05-12T10:44:00Z">
          <w:r w:rsidR="0006742C" w:rsidDel="003E609E">
            <w:rPr>
              <w:rFonts w:ascii="Arial" w:hAnsi="Arial" w:cs="Arial"/>
            </w:rPr>
            <w:delText>10cm</w:delText>
          </w:r>
        </w:del>
      </w:ins>
      <w:del w:id="89" w:author="Phil Martin" w:date="2015-05-12T10:44:00Z">
        <w:r w:rsidR="0006742C" w:rsidDel="003E609E">
          <w:rPr>
            <w:rFonts w:ascii="Arial" w:hAnsi="Arial" w:cs="Arial"/>
          </w:rPr>
          <w:delText xml:space="preserve"> </w:delText>
        </w:r>
      </w:del>
      <w:r w:rsidR="0006742C">
        <w:rPr>
          <w:rFonts w:ascii="Arial" w:hAnsi="Arial" w:cs="Arial"/>
        </w:rPr>
        <w:t>classified as mature trees</w:t>
      </w:r>
      <w:commentRangeEnd w:id="85"/>
      <w:r w:rsidR="00F74892">
        <w:rPr>
          <w:rStyle w:val="CommentReference"/>
          <w:szCs w:val="20"/>
          <w:lang w:eastAsia="en-GB" w:bidi="ar-SA"/>
        </w:rPr>
        <w:commentReference w:id="85"/>
      </w:r>
      <w:r w:rsidR="007041CD">
        <w:rPr>
          <w:rFonts w:ascii="Arial" w:hAnsi="Arial" w:cs="Arial"/>
        </w:rPr>
        <w:t>.</w:t>
      </w:r>
      <w:r>
        <w:rPr>
          <w:rFonts w:ascii="Arial" w:hAnsi="Arial" w:cs="Arial"/>
        </w:rPr>
        <w:t xml:space="preserve"> </w:t>
      </w:r>
      <w:commentRangeStart w:id="90"/>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w:t>
      </w:r>
      <w:commentRangeEnd w:id="90"/>
      <w:r w:rsidR="00143147">
        <w:rPr>
          <w:rStyle w:val="CommentReference"/>
          <w:szCs w:val="20"/>
          <w:lang w:eastAsia="en-GB" w:bidi="ar-SA"/>
        </w:rPr>
        <w:commentReference w:id="90"/>
      </w:r>
      <w:r>
        <w:rPr>
          <w:rFonts w:ascii="Arial" w:hAnsi="Arial" w:cs="Arial"/>
        </w:rPr>
        <w:t xml:space="preserve">Ground flora data were recorded in 1964, 2001 and 2014 for Denny Inclosur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seedling abundance was also recorded for Denny Inclosur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focusing on Ellenbe</w:t>
      </w:r>
      <w:r w:rsidRPr="0039134F">
        <w:rPr>
          <w:rFonts w:ascii="Arial" w:hAnsi="Arial" w:cs="Arial"/>
        </w:rPr>
        <w:t>rg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w:t>
      </w:r>
      <w:r w:rsidRPr="0039134F">
        <w:rPr>
          <w:rFonts w:ascii="Arial" w:hAnsi="Arial" w:cs="Arial"/>
        </w:rPr>
        <w:lastRenderedPageBreak/>
        <w:t xml:space="preserve">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476A4D"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 xml:space="preserve">wher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w:t>
      </w:r>
      <w:commentRangeStart w:id="91"/>
      <w:r>
        <w:rPr>
          <w:rFonts w:ascii="Arial" w:hAnsi="Arial" w:cs="Arial"/>
        </w:rPr>
        <w:t xml:space="preserve">namely </w:t>
      </w:r>
      <w:commentRangeStart w:id="92"/>
      <w:ins w:id="93" w:author="Paul Evans" w:date="2015-05-06T10:42:00Z">
        <w:r w:rsidR="00DA728D">
          <w:rPr>
            <w:rFonts w:ascii="Arial" w:hAnsi="Arial" w:cs="Arial"/>
          </w:rPr>
          <w:t>St</w:t>
        </w:r>
        <w:commentRangeEnd w:id="92"/>
        <w:r w:rsidR="0009703D">
          <w:rPr>
            <w:rStyle w:val="CommentReference"/>
            <w:szCs w:val="20"/>
            <w:lang w:eastAsia="en-GB" w:bidi="ar-SA"/>
          </w:rPr>
          <w:commentReference w:id="92"/>
        </w:r>
        <w:r w:rsidR="00DA728D">
          <w:rPr>
            <w:rFonts w:ascii="Arial" w:hAnsi="Arial" w:cs="Arial"/>
          </w:rPr>
          <w:t>able</w:t>
        </w:r>
      </w:ins>
      <w:del w:id="94" w:author="Paul Evans" w:date="2015-05-06T10:42:00Z">
        <w:r w:rsidR="00DA728D">
          <w:rPr>
            <w:rFonts w:ascii="Arial" w:hAnsi="Arial" w:cs="Arial"/>
          </w:rPr>
          <w:delText>Stable</w:delText>
        </w:r>
      </w:del>
      <w:r w:rsidR="00DA728D">
        <w:rPr>
          <w:rFonts w:ascii="Arial" w:hAnsi="Arial" w:cs="Arial"/>
        </w:rPr>
        <w:t xml:space="preserve"> or increasing, or </w:t>
      </w:r>
      <w:r w:rsidRPr="0039134F">
        <w:rPr>
          <w:rFonts w:ascii="Arial" w:hAnsi="Arial" w:cs="Arial"/>
        </w:rPr>
        <w:t xml:space="preserve">0-25%, 25-50%, 50-75% or 75-100% loss of </w:t>
      </w:r>
      <w:r>
        <w:rPr>
          <w:rFonts w:ascii="Arial" w:hAnsi="Arial" w:cs="Arial"/>
        </w:rPr>
        <w:t>BA compared to the 1964 value</w:t>
      </w:r>
      <w:commentRangeEnd w:id="91"/>
      <w:r w:rsidR="00860727">
        <w:rPr>
          <w:rStyle w:val="CommentReference"/>
          <w:szCs w:val="20"/>
          <w:lang w:eastAsia="en-GB" w:bidi="ar-SA"/>
        </w:rPr>
        <w:commentReference w:id="91"/>
      </w:r>
      <w:r>
        <w:rPr>
          <w:rFonts w:ascii="Arial" w:hAnsi="Arial" w:cs="Arial"/>
        </w:rPr>
        <w:t>.</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w:t>
      </w:r>
      <w:commentRangeStart w:id="95"/>
      <w:r w:rsidRPr="00421A77">
        <w:rPr>
          <w:rFonts w:ascii="Arial" w:hAnsi="Arial" w:cs="Arial"/>
        </w:rPr>
        <w:t xml:space="preserve">plant biodiversity </w:t>
      </w:r>
      <w:commentRangeEnd w:id="95"/>
      <w:r w:rsidR="00D931CA">
        <w:rPr>
          <w:rStyle w:val="CommentReference"/>
          <w:szCs w:val="20"/>
          <w:lang w:eastAsia="en-GB" w:bidi="ar-SA"/>
        </w:rPr>
        <w:commentReference w:id="95"/>
      </w:r>
      <w:r w:rsidRPr="00421A77">
        <w:rPr>
          <w:rFonts w:ascii="Arial" w:hAnsi="Arial" w:cs="Arial"/>
        </w:rPr>
        <w:t xml:space="preserve">we calculated the species richness of </w:t>
      </w:r>
      <w:r>
        <w:rPr>
          <w:rFonts w:ascii="Arial" w:hAnsi="Arial" w:cs="Arial"/>
        </w:rPr>
        <w:t>sub</w:t>
      </w:r>
      <w:r w:rsidRPr="00421A77">
        <w:rPr>
          <w:rFonts w:ascii="Arial" w:hAnsi="Arial" w:cs="Arial"/>
        </w:rPr>
        <w:t>plots for both ground flora and for tree species.</w:t>
      </w:r>
      <w:r>
        <w:rPr>
          <w:rFonts w:ascii="Arial" w:hAnsi="Arial" w:cs="Arial"/>
        </w:rPr>
        <w:t xml:space="preserve"> The quantitative </w:t>
      </w:r>
      <w:r w:rsidRPr="00421A77">
        <w:rPr>
          <w:rFonts w:ascii="Arial" w:hAnsi="Arial" w:cs="Arial"/>
        </w:rPr>
        <w:t xml:space="preserve">Sørensen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Sørensen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r w:rsidRPr="00421A77">
        <w:rPr>
          <w:rFonts w:ascii="Arial" w:hAnsi="Arial" w:cs="Arial"/>
        </w:rPr>
        <w:t xml:space="preserve">wher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r w:rsidR="001F01F7">
        <w:rPr>
          <w:rFonts w:ascii="Arial" w:hAnsi="Arial" w:cs="Arial"/>
        </w:rPr>
        <w:t>Sørensen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sidRPr="0039134F">
        <w:rPr>
          <w:rFonts w:ascii="Arial" w:hAnsi="Arial" w:cs="Arial"/>
        </w:rPr>
        <w:t xml:space="preserve">wher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heteroschedasticity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r>
        <w:rPr>
          <w:rFonts w:ascii="Arial" w:hAnsi="Arial" w:cs="Arial"/>
        </w:rPr>
        <w:t xml:space="preserve">logit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r w:rsidRPr="0039134F">
        <w:rPr>
          <w:rFonts w:ascii="Arial" w:hAnsi="Arial" w:cs="Arial"/>
        </w:rPr>
        <w:t>S</w:t>
      </w:r>
      <w:r>
        <w:rPr>
          <w:rFonts w:ascii="Arial" w:hAnsi="Arial" w:cs="Arial"/>
        </w:rPr>
        <w:t xml:space="preserve">ørensen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AICc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AICc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MuMIn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using the R package MuMIn.</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ncf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w:t>
      </w:r>
      <w:commentRangeStart w:id="96"/>
      <w:r>
        <w:rPr>
          <w:rFonts w:ascii="Arial" w:hAnsi="Arial" w:cs="Arial"/>
        </w:rPr>
        <w:t xml:space="preserve">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w:t>
      </w:r>
      <w:commentRangeEnd w:id="96"/>
      <w:r w:rsidR="00625BE5">
        <w:rPr>
          <w:rStyle w:val="CommentReference"/>
          <w:szCs w:val="20"/>
          <w:lang w:eastAsia="en-GB" w:bidi="ar-SA"/>
        </w:rPr>
        <w:commentReference w:id="96"/>
      </w:r>
      <w:r>
        <w:rPr>
          <w:rFonts w:ascii="Arial" w:hAnsi="Arial" w:cs="Arial"/>
        </w:rPr>
        <w:t>.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commentRangeStart w:id="97"/>
      <w:r>
        <w:rPr>
          <w:rFonts w:ascii="Arial" w:hAnsi="Arial" w:cs="Arial"/>
        </w:rPr>
        <w:t>87</w:t>
      </w:r>
      <w:commentRangeEnd w:id="97"/>
      <w:r w:rsidR="00C81DE1">
        <w:rPr>
          <w:rStyle w:val="CommentReference"/>
          <w:szCs w:val="20"/>
          <w:lang w:eastAsia="en-GB" w:bidi="ar-SA"/>
        </w:rPr>
        <w:commentReference w:id="97"/>
      </w:r>
      <w:r>
        <w:rPr>
          <w:rFonts w:ascii="Arial" w:hAnsi="Arial" w:cs="Arial"/>
        </w:rPr>
        <w:t>% (</w:t>
      </w:r>
      <w:commentRangeStart w:id="98"/>
      <w:r>
        <w:rPr>
          <w:rFonts w:ascii="Arial" w:hAnsi="Arial" w:cs="Arial"/>
        </w:rPr>
        <w:t>14 out of 15</w:t>
      </w:r>
      <w:commentRangeEnd w:id="98"/>
      <w:r w:rsidR="00F2344D">
        <w:rPr>
          <w:rStyle w:val="CommentReference"/>
          <w:szCs w:val="20"/>
          <w:lang w:eastAsia="en-GB" w:bidi="ar-SA"/>
        </w:rPr>
        <w:commentReference w:id="98"/>
      </w:r>
      <w:r>
        <w:rPr>
          <w:rFonts w:ascii="Arial" w:hAnsi="Arial" w:cs="Arial"/>
        </w:rPr>
        <w:t xml:space="preserve">) of subplots </w:t>
      </w:r>
      <w:ins w:id="99" w:author="Paul,Evans" w:date="2015-05-03T19:32:00Z">
        <w:r w:rsidR="00C81DE1">
          <w:rPr>
            <w:rFonts w:ascii="Arial" w:hAnsi="Arial" w:cs="Arial"/>
          </w:rPr>
          <w:t>i</w:t>
        </w:r>
      </w:ins>
      <w:del w:id="100" w:author="Paul,Evans" w:date="2015-05-03T19:32:00Z">
        <w:r w:rsidDel="00C81DE1">
          <w:rPr>
            <w:rFonts w:ascii="Arial" w:hAnsi="Arial" w:cs="Arial"/>
          </w:rPr>
          <w:delText>o</w:delText>
        </w:r>
      </w:del>
      <w:ins w:id="101" w:author="Paul Evans" w:date="2015-05-06T10:42:00Z">
        <w:r>
          <w:rPr>
            <w:rFonts w:ascii="Arial" w:hAnsi="Arial" w:cs="Arial"/>
          </w:rPr>
          <w:t>n</w:t>
        </w:r>
      </w:ins>
      <w:del w:id="102" w:author="Paul Evans" w:date="2015-05-06T10:42:00Z">
        <w:r>
          <w:rPr>
            <w:rFonts w:ascii="Arial" w:hAnsi="Arial" w:cs="Arial"/>
          </w:rPr>
          <w:delText>on</w:delText>
        </w:r>
      </w:del>
      <w:r>
        <w:rPr>
          <w:rFonts w:ascii="Arial" w:hAnsi="Arial" w:cs="Arial"/>
        </w:rPr>
        <w:t xml:space="preserve"> the unenclosed transect demonstrated stand collapse (i.e. ≥ 25% BA decline) over the entire survey period, while on the enclosed transect 45% (</w:t>
      </w:r>
      <w:commentRangeStart w:id="103"/>
      <w:r>
        <w:rPr>
          <w:rFonts w:ascii="Arial" w:hAnsi="Arial" w:cs="Arial"/>
        </w:rPr>
        <w:t>22 out of 45</w:t>
      </w:r>
      <w:commentRangeEnd w:id="103"/>
      <w:r w:rsidR="00F2344D">
        <w:rPr>
          <w:rStyle w:val="CommentReference"/>
          <w:szCs w:val="20"/>
          <w:lang w:eastAsia="en-GB" w:bidi="ar-SA"/>
        </w:rPr>
        <w:commentReference w:id="103"/>
      </w:r>
      <w:r>
        <w:rPr>
          <w:rFonts w:ascii="Arial" w:hAnsi="Arial" w:cs="Arial"/>
        </w:rPr>
        <w:t>) of subplots collapsed. All of the collapse observed in the unenclosed transect occurred during the period 1964–1996</w:t>
      </w:r>
      <w:r w:rsidR="003F7947">
        <w:rPr>
          <w:rFonts w:ascii="Arial" w:hAnsi="Arial" w:cs="Arial"/>
        </w:rPr>
        <w:t>/9</w:t>
      </w:r>
      <w:r>
        <w:rPr>
          <w:rFonts w:ascii="Arial" w:hAnsi="Arial" w:cs="Arial"/>
        </w:rPr>
        <w:t>; thereafter, BA increased in 80% (</w:t>
      </w:r>
      <w:commentRangeStart w:id="104"/>
      <w:r>
        <w:rPr>
          <w:rFonts w:ascii="Arial" w:hAnsi="Arial" w:cs="Arial"/>
        </w:rPr>
        <w:t xml:space="preserve">12 </w:t>
      </w:r>
      <w:ins w:id="105" w:author="Paul,Evans" w:date="2015-05-03T19:39:00Z">
        <w:r w:rsidR="00DF1044">
          <w:rPr>
            <w:rFonts w:ascii="Arial" w:hAnsi="Arial" w:cs="Arial"/>
          </w:rPr>
          <w:t xml:space="preserve">out </w:t>
        </w:r>
      </w:ins>
      <w:r>
        <w:rPr>
          <w:rFonts w:ascii="Arial" w:hAnsi="Arial" w:cs="Arial"/>
        </w:rPr>
        <w:t>of 15</w:t>
      </w:r>
      <w:commentRangeEnd w:id="104"/>
      <w:r w:rsidR="00625BE5">
        <w:rPr>
          <w:rStyle w:val="CommentReference"/>
          <w:szCs w:val="20"/>
          <w:lang w:eastAsia="en-GB" w:bidi="ar-SA"/>
        </w:rPr>
        <w:commentReference w:id="104"/>
      </w:r>
      <w:r>
        <w:rPr>
          <w:rFonts w:ascii="Arial" w:hAnsi="Arial" w:cs="Arial"/>
        </w:rPr>
        <w:t xml:space="preserve">)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w:t>
      </w:r>
      <w:r>
        <w:rPr>
          <w:rFonts w:ascii="Arial" w:hAnsi="Arial" w:cs="Arial"/>
        </w:rPr>
        <w:lastRenderedPageBreak/>
        <w:t>total BA loss. In th</w:t>
      </w:r>
      <w:del w:id="106" w:author="Paul,Evans" w:date="2015-05-03T19:33:00Z">
        <w:r>
          <w:rPr>
            <w:rFonts w:ascii="Arial" w:hAnsi="Arial" w:cs="Arial"/>
          </w:rPr>
          <w:delText>os</w:delText>
        </w:r>
      </w:del>
      <w:r>
        <w:rPr>
          <w:rFonts w:ascii="Arial" w:hAnsi="Arial" w:cs="Arial"/>
        </w:rPr>
        <w:t xml:space="preserve">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ins w:id="107" w:author="Elena,Cantarello" w:date="2015-04-22T11:12:00Z">
        <w:r w:rsidR="000278D8">
          <w:rPr>
            <w:rFonts w:ascii="Arial" w:hAnsi="Arial" w:cs="Arial"/>
          </w:rPr>
          <w:t xml:space="preserve"> </w:t>
        </w:r>
      </w:ins>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year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no other model had a ΔAICc</w:t>
      </w:r>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r>
        <w:rPr>
          <w:rFonts w:ascii="Arial" w:hAnsi="Arial" w:cs="Arial"/>
        </w:rPr>
        <w:t>Tabl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w:t>
      </w:r>
      <w:r>
        <w:rPr>
          <w:rFonts w:ascii="Arial" w:hAnsi="Arial" w:cs="Arial"/>
        </w:rPr>
        <w:lastRenderedPageBreak/>
        <w:t xml:space="preserve">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Although subplots that were situated adjacent to collapsed plots appeared more likely to collapse, Moran’s I spatial correlograms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 xml:space="preserve">=-0.284 ± </w:t>
      </w:r>
      <w:r>
        <w:rPr>
          <w:rFonts w:ascii="Arial" w:hAnsi="Arial" w:cs="Arial"/>
        </w:rPr>
        <w:lastRenderedPageBreak/>
        <w:t>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AICc=330.93), </w:t>
      </w:r>
      <w:r>
        <w:rPr>
          <w:rFonts w:ascii="Arial" w:hAnsi="Arial" w:cs="Arial"/>
        </w:rPr>
        <w:t>which provided a better fit</w:t>
      </w:r>
      <w:r w:rsidRPr="0039134F">
        <w:rPr>
          <w:rFonts w:ascii="Arial" w:hAnsi="Arial" w:cs="Arial"/>
        </w:rPr>
        <w:t xml:space="preserve"> than models of linear relationships (AICc= 406.00) or a null model (AICc=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Ellenberg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r w:rsidR="003F7947" w:rsidRPr="003F7947">
        <w:rPr>
          <w:rFonts w:ascii="Arial" w:hAnsi="Arial" w:cs="Arial"/>
          <w:i/>
        </w:rPr>
        <w:t xml:space="preserve">Pteridium </w:t>
      </w:r>
      <w:r w:rsidR="00E40482" w:rsidRPr="003F642B">
        <w:rPr>
          <w:rFonts w:ascii="Arial" w:hAnsi="Arial" w:cs="Arial"/>
          <w:i/>
          <w:iCs/>
          <w:color w:val="auto"/>
          <w:lang w:eastAsia="en-GB" w:bidi="ar-SA"/>
        </w:rPr>
        <w:t>aquilinum</w:t>
      </w:r>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Ellenberg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xml:space="preserve">, Table S24), though the top ranked models showed </w:t>
      </w:r>
      <w:r>
        <w:rPr>
          <w:rFonts w:ascii="Arial" w:hAnsi="Arial" w:cs="Arial"/>
        </w:rPr>
        <w:lastRenderedPageBreak/>
        <w:t>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ΔAICc=2.93) and thus cannot be completely rejected. Neither community weighted Ellenburg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commentRangeStart w:id="108"/>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commentRangeEnd w:id="108"/>
      <w:r w:rsidR="004215D2">
        <w:rPr>
          <w:rStyle w:val="CommentReference"/>
          <w:szCs w:val="20"/>
          <w:lang w:eastAsia="en-GB" w:bidi="ar-SA"/>
        </w:rPr>
        <w:commentReference w:id="108"/>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commentRangeStart w:id="109"/>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r w:rsidRPr="00A908E5">
        <w:rPr>
          <w:rFonts w:ascii="Arial" w:hAnsi="Arial" w:cs="Arial"/>
          <w:i/>
          <w:color w:val="000000"/>
          <w:lang w:eastAsia="en-GB" w:bidi="ar-SA"/>
        </w:rPr>
        <w:t>Armillaria mellea</w:t>
      </w:r>
      <w:r w:rsidRPr="00A908E5">
        <w:rPr>
          <w:rFonts w:ascii="Arial" w:hAnsi="Arial" w:cs="Arial"/>
          <w:color w:val="000000"/>
          <w:lang w:eastAsia="en-GB" w:bidi="ar-SA"/>
        </w:rPr>
        <w:t xml:space="preserve"> (agg.) and </w:t>
      </w:r>
      <w:r w:rsidRPr="00A908E5">
        <w:rPr>
          <w:rFonts w:ascii="Arial" w:hAnsi="Arial" w:cs="Arial"/>
          <w:i/>
          <w:color w:val="000000"/>
          <w:lang w:eastAsia="en-GB" w:bidi="ar-SA"/>
        </w:rPr>
        <w:t>Ganoderma</w:t>
      </w:r>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commentRangeEnd w:id="109"/>
      <w:r w:rsidR="00975C0D">
        <w:rPr>
          <w:rStyle w:val="CommentReference"/>
          <w:szCs w:val="20"/>
          <w:lang w:eastAsia="en-GB" w:bidi="ar-SA"/>
        </w:rPr>
        <w:commentReference w:id="109"/>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ins w:id="110" w:author="Ed" w:date="2015-05-02T21:14:00Z">
        <w:r w:rsidR="00975C0D">
          <w:rPr>
            <w:rFonts w:ascii="Arial" w:hAnsi="Arial" w:cs="Arial"/>
            <w:color w:val="000000"/>
            <w:lang w:eastAsia="en-GB" w:bidi="ar-SA"/>
          </w:rPr>
          <w:t xml:space="preserve">the same </w:t>
        </w:r>
      </w:ins>
      <w:r w:rsidR="00E45B64">
        <w:rPr>
          <w:rFonts w:ascii="Arial" w:hAnsi="Arial" w:cs="Arial"/>
          <w:color w:val="000000"/>
          <w:lang w:eastAsia="en-GB" w:bidi="ar-SA"/>
        </w:rPr>
        <w:t>drought on beech in a single woodland, Lady Park Wood, monitored from 1945 onwards. Many mature beeches were killed immediately or severely damaged following the 1976 drought and drought-</w:t>
      </w:r>
      <w:r w:rsidR="00E45B64">
        <w:rPr>
          <w:rFonts w:ascii="Arial" w:hAnsi="Arial" w:cs="Arial"/>
          <w:color w:val="000000"/>
          <w:lang w:eastAsia="en-GB" w:bidi="ar-SA"/>
        </w:rPr>
        <w:lastRenderedPageBreak/>
        <w:t xml:space="preserve">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Default="003F7947" w:rsidP="00513075">
      <w:pPr>
        <w:spacing w:line="360" w:lineRule="auto"/>
        <w:contextualSpacing/>
        <w:rPr>
          <w:rFonts w:ascii="Arial" w:hAnsi="Arial" w:cs="Arial"/>
          <w:color w:val="000000"/>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w:t>
      </w:r>
      <w:commentRangeStart w:id="111"/>
      <w:r w:rsidRPr="00A908E5">
        <w:rPr>
          <w:rFonts w:ascii="Arial" w:hAnsi="Arial" w:cs="Arial"/>
        </w:rPr>
        <w:t>13 subplots declined in BA with an overall mean decline of 32</w:t>
      </w:r>
      <w:del w:id="112" w:author="Ed Mountford" w:date="2015-05-06T10:42:00Z">
        <w:r w:rsidRPr="00A908E5">
          <w:rPr>
            <w:rFonts w:ascii="Arial" w:hAnsi="Arial" w:cs="Arial"/>
          </w:rPr>
          <w:delText>%.</w:delText>
        </w:r>
      </w:del>
      <w:ins w:id="113" w:author="Ed Mountford" w:date="2015-05-06T10:42:00Z">
        <w:r w:rsidRPr="00A908E5">
          <w:rPr>
            <w:rFonts w:ascii="Arial" w:hAnsi="Arial" w:cs="Arial"/>
          </w:rPr>
          <w:t>%</w:t>
        </w:r>
        <w:commentRangeEnd w:id="111"/>
        <w:r w:rsidR="00C227B8">
          <w:rPr>
            <w:rStyle w:val="CommentReference"/>
            <w:szCs w:val="20"/>
            <w:lang w:eastAsia="en-GB" w:bidi="ar-SA"/>
          </w:rPr>
          <w:commentReference w:id="111"/>
        </w:r>
        <w:r w:rsidRPr="00A908E5">
          <w:rPr>
            <w:rFonts w:ascii="Arial" w:hAnsi="Arial" w:cs="Arial"/>
          </w:rPr>
          <w:t>.</w:t>
        </w:r>
      </w:ins>
      <w:r w:rsidRPr="00A908E5">
        <w:rPr>
          <w:rFonts w:ascii="Arial" w:hAnsi="Arial" w:cs="Arial"/>
        </w:rPr>
        <w:t xml:space="preserve"> </w:t>
      </w:r>
      <w:commentRangeStart w:id="114"/>
      <w:r>
        <w:rPr>
          <w:rFonts w:ascii="Arial" w:hAnsi="Arial" w:cs="Arial"/>
        </w:rPr>
        <w:t>Rather than the legacy of the 1976 drought, this</w:t>
      </w:r>
      <w:r w:rsidRPr="00A908E5">
        <w:rPr>
          <w:rFonts w:ascii="Arial" w:hAnsi="Arial" w:cs="Arial"/>
        </w:rPr>
        <w:t xml:space="preserve"> may be attributable to the ongoing effects of climate change in the UK</w:t>
      </w:r>
      <w:r>
        <w:rPr>
          <w:rFonts w:ascii="Arial" w:hAnsi="Arial" w:cs="Arial"/>
        </w:rPr>
        <w:t xml:space="preserve">. </w:t>
      </w:r>
      <w:commentRangeEnd w:id="114"/>
      <w:r w:rsidR="00975C0D">
        <w:rPr>
          <w:rStyle w:val="CommentReference"/>
          <w:szCs w:val="20"/>
          <w:lang w:eastAsia="en-GB" w:bidi="ar-SA"/>
        </w:rPr>
        <w:commentReference w:id="114"/>
      </w:r>
      <w:commentRangeStart w:id="115"/>
      <w:r>
        <w:rPr>
          <w:rFonts w:ascii="Arial" w:hAnsi="Arial" w:cs="Arial"/>
        </w:rPr>
        <w:t>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Jenkins et al., 2009)</w:t>
      </w:r>
      <w:r w:rsidR="00CA2DD6">
        <w:rPr>
          <w:rFonts w:ascii="Arial" w:hAnsi="Arial" w:cs="Arial"/>
          <w:color w:val="000000"/>
          <w:lang w:eastAsia="en-GB"/>
        </w:rPr>
        <w:fldChar w:fldCharType="end"/>
      </w:r>
      <w:commentRangeEnd w:id="115"/>
      <w:del w:id="116" w:author="Ed Mountford" w:date="2015-05-06T10:42:00Z">
        <w:r w:rsidRPr="00A908E5">
          <w:rPr>
            <w:rFonts w:ascii="Arial" w:hAnsi="Arial" w:cs="Arial"/>
            <w:color w:val="000000"/>
            <w:lang w:eastAsia="en-GB"/>
          </w:rPr>
          <w:delText>.</w:delText>
        </w:r>
      </w:del>
      <w:ins w:id="117" w:author="Ed Mountford" w:date="2015-05-06T10:42:00Z">
        <w:r w:rsidR="00C01964">
          <w:rPr>
            <w:rStyle w:val="CommentReference"/>
            <w:szCs w:val="20"/>
            <w:lang w:eastAsia="en-GB" w:bidi="ar-SA"/>
          </w:rPr>
          <w:commentReference w:id="115"/>
        </w:r>
      </w:ins>
      <w:ins w:id="118" w:author="Phil Martin" w:date="2015-05-12T10:59:00Z">
        <w:r w:rsidR="00B44F8C">
          <w:rPr>
            <w:rFonts w:ascii="Arial" w:hAnsi="Arial" w:cs="Arial"/>
            <w:color w:val="000000"/>
            <w:lang w:eastAsia="en-GB"/>
          </w:rPr>
          <w:t xml:space="preserve"> In addition the weather station </w:t>
        </w:r>
      </w:ins>
      <w:ins w:id="119" w:author="Phil Martin" w:date="2015-05-12T11:00:00Z">
        <w:r w:rsidR="00B44F8C">
          <w:rPr>
            <w:rFonts w:ascii="Arial" w:hAnsi="Arial" w:cs="Arial"/>
            <w:color w:val="000000"/>
            <w:lang w:eastAsia="en-GB"/>
          </w:rPr>
          <w:t xml:space="preserve">closest </w:t>
        </w:r>
      </w:ins>
      <w:ins w:id="120" w:author="Phil Martin" w:date="2015-05-12T10:59:00Z">
        <w:r w:rsidR="00B44F8C">
          <w:rPr>
            <w:rFonts w:ascii="Arial" w:hAnsi="Arial" w:cs="Arial"/>
            <w:color w:val="000000"/>
            <w:lang w:eastAsia="en-GB"/>
          </w:rPr>
          <w:t xml:space="preserve">to Denny Wood has </w:t>
        </w:r>
      </w:ins>
      <w:ins w:id="121" w:author="Phil Martin" w:date="2015-05-12T11:00:00Z">
        <w:r w:rsidR="00B44F8C">
          <w:rPr>
            <w:rFonts w:ascii="Arial" w:hAnsi="Arial" w:cs="Arial"/>
            <w:color w:val="000000"/>
            <w:lang w:eastAsia="en-GB"/>
          </w:rPr>
          <w:t>detailed</w:t>
        </w:r>
      </w:ins>
      <w:ins w:id="122" w:author="Phil Martin" w:date="2015-05-12T10:59:00Z">
        <w:r w:rsidR="00B44F8C">
          <w:rPr>
            <w:rFonts w:ascii="Arial" w:hAnsi="Arial" w:cs="Arial"/>
            <w:color w:val="000000"/>
            <w:lang w:eastAsia="en-GB"/>
          </w:rPr>
          <w:t xml:space="preserve"> </w:t>
        </w:r>
      </w:ins>
      <w:ins w:id="123" w:author="Phil Martin" w:date="2015-05-12T11:00:00Z">
        <w:r w:rsidR="00B44F8C">
          <w:rPr>
            <w:rFonts w:ascii="Arial" w:hAnsi="Arial" w:cs="Arial"/>
            <w:color w:val="000000"/>
            <w:lang w:eastAsia="en-GB"/>
          </w:rPr>
          <w:t>consistent</w:t>
        </w:r>
      </w:ins>
      <w:ins w:id="124" w:author="Phil Martin" w:date="2015-05-12T10:59:00Z">
        <w:r w:rsidR="00B44F8C">
          <w:rPr>
            <w:rFonts w:ascii="Arial" w:hAnsi="Arial" w:cs="Arial"/>
            <w:color w:val="000000"/>
            <w:lang w:eastAsia="en-GB"/>
          </w:rPr>
          <w:t xml:space="preserve"> increases in summer temperatures over the </w:t>
        </w:r>
      </w:ins>
      <w:ins w:id="125" w:author="Phil Martin" w:date="2015-05-12T11:00:00Z">
        <w:r w:rsidR="00B44F8C">
          <w:rPr>
            <w:rFonts w:ascii="Arial" w:hAnsi="Arial" w:cs="Arial"/>
            <w:color w:val="000000"/>
            <w:lang w:eastAsia="en-GB"/>
          </w:rPr>
          <w:t>p</w:t>
        </w:r>
      </w:ins>
      <w:ins w:id="126" w:author="Phil Martin" w:date="2015-05-12T10:59:00Z">
        <w:r w:rsidR="00B44F8C">
          <w:rPr>
            <w:rFonts w:ascii="Arial" w:hAnsi="Arial" w:cs="Arial"/>
            <w:color w:val="000000"/>
            <w:lang w:eastAsia="en-GB"/>
          </w:rPr>
          <w:t xml:space="preserve">ast 40 years </w:t>
        </w:r>
      </w:ins>
      <w:ins w:id="127" w:author="Phil Martin" w:date="2015-05-12T11:00:00Z">
        <w:r w:rsidR="00B44F8C">
          <w:rPr>
            <w:rFonts w:ascii="Arial" w:hAnsi="Arial" w:cs="Arial"/>
            <w:color w:val="000000"/>
            <w:lang w:eastAsia="en-GB"/>
          </w:rPr>
          <w:fldChar w:fldCharType="begin" w:fldLock="1"/>
        </w:r>
      </w:ins>
      <w:r w:rsidR="008F2491">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B44F8C">
        <w:rPr>
          <w:rFonts w:ascii="Arial" w:hAnsi="Arial" w:cs="Arial"/>
          <w:color w:val="000000"/>
          <w:lang w:eastAsia="en-GB"/>
        </w:rPr>
        <w:fldChar w:fldCharType="separate"/>
      </w:r>
      <w:r w:rsidR="00B44F8C" w:rsidRPr="00B44F8C">
        <w:rPr>
          <w:rFonts w:ascii="Arial" w:hAnsi="Arial" w:cs="Arial"/>
          <w:noProof/>
          <w:color w:val="000000"/>
          <w:lang w:eastAsia="en-GB"/>
        </w:rPr>
        <w:t>(O’Connor et al., 2014)</w:t>
      </w:r>
      <w:ins w:id="128" w:author="Phil Martin" w:date="2015-05-12T11:00:00Z">
        <w:r w:rsidR="00B44F8C">
          <w:rPr>
            <w:rFonts w:ascii="Arial" w:hAnsi="Arial" w:cs="Arial"/>
            <w:color w:val="000000"/>
            <w:lang w:eastAsia="en-GB"/>
          </w:rPr>
          <w:fldChar w:fldCharType="end"/>
        </w:r>
      </w:ins>
      <w:ins w:id="129" w:author="Ed Mountford" w:date="2015-05-06T10:42:00Z">
        <w:r w:rsidRPr="00A908E5">
          <w:rPr>
            <w:rFonts w:ascii="Arial" w:hAnsi="Arial" w:cs="Arial"/>
            <w:color w:val="000000"/>
            <w:lang w:eastAsia="en-GB"/>
          </w:rPr>
          <w:t>.</w:t>
        </w:r>
      </w:ins>
      <w:r w:rsidRPr="00A908E5">
        <w:rPr>
          <w:rFonts w:ascii="Arial" w:hAnsi="Arial" w:cs="Arial"/>
          <w:color w:val="000000"/>
          <w:lang w:eastAsia="en-GB"/>
        </w:rPr>
        <w:t xml:space="preserve"> </w:t>
      </w:r>
      <w:commentRangeStart w:id="130"/>
      <w:del w:id="131" w:author="Phil Martin" w:date="2015-05-12T11:04:00Z">
        <w:r w:rsidRPr="00A908E5" w:rsidDel="00A05EAE">
          <w:rPr>
            <w:rFonts w:ascii="Arial" w:hAnsi="Arial" w:cs="Arial"/>
            <w:color w:val="000000"/>
            <w:lang w:eastAsia="en-GB" w:bidi="ar-SA"/>
          </w:rPr>
          <w:delText xml:space="preserve">Mortality </w:delText>
        </w:r>
      </w:del>
      <w:ins w:id="132" w:author="Phil Martin" w:date="2015-05-12T11:04:00Z">
        <w:r w:rsidR="00A05EAE">
          <w:rPr>
            <w:rFonts w:ascii="Arial" w:hAnsi="Arial" w:cs="Arial"/>
            <w:color w:val="000000"/>
            <w:lang w:eastAsia="en-GB" w:bidi="ar-SA"/>
          </w:rPr>
          <w:t>Declines in the health</w:t>
        </w:r>
        <w:r w:rsidR="00A05EAE" w:rsidRPr="00A908E5">
          <w:rPr>
            <w:rFonts w:ascii="Arial" w:hAnsi="Arial" w:cs="Arial"/>
            <w:color w:val="000000"/>
            <w:lang w:eastAsia="en-GB" w:bidi="ar-SA"/>
          </w:rPr>
          <w:t xml:space="preserve"> </w:t>
        </w:r>
      </w:ins>
      <w:r w:rsidRPr="00A908E5">
        <w:rPr>
          <w:rFonts w:ascii="Arial" w:hAnsi="Arial" w:cs="Arial"/>
          <w:color w:val="000000"/>
          <w:lang w:eastAsia="en-GB" w:bidi="ar-SA"/>
        </w:rPr>
        <w:t xml:space="preserve">of beech </w:t>
      </w:r>
      <w:ins w:id="133" w:author="Phil Martin" w:date="2015-05-12T11:04:00Z">
        <w:r w:rsidR="00A05EAE">
          <w:rPr>
            <w:rFonts w:ascii="Arial" w:hAnsi="Arial" w:cs="Arial"/>
            <w:color w:val="000000"/>
            <w:lang w:eastAsia="en-GB" w:bidi="ar-SA"/>
          </w:rPr>
          <w:t>have</w:t>
        </w:r>
      </w:ins>
      <w:del w:id="134" w:author="Phil Martin" w:date="2015-05-12T11:04:00Z">
        <w:r w:rsidRPr="00A908E5" w:rsidDel="00A05EAE">
          <w:rPr>
            <w:rFonts w:ascii="Arial" w:hAnsi="Arial" w:cs="Arial"/>
            <w:color w:val="000000"/>
            <w:lang w:eastAsia="en-GB" w:bidi="ar-SA"/>
          </w:rPr>
          <w:delText>has</w:delText>
        </w:r>
      </w:del>
      <w:r w:rsidRPr="00A908E5">
        <w:rPr>
          <w:rFonts w:ascii="Arial" w:hAnsi="Arial" w:cs="Arial"/>
          <w:color w:val="000000"/>
          <w:lang w:eastAsia="en-GB" w:bidi="ar-SA"/>
        </w:rPr>
        <w:t xml:space="preserve"> been observed throughout</w:t>
      </w:r>
      <w:r w:rsidRPr="00A908E5">
        <w:rPr>
          <w:rFonts w:ascii="Arial" w:hAnsi="Arial" w:cs="Arial"/>
          <w:color w:val="000000"/>
          <w:lang w:eastAsia="en-GB"/>
        </w:rPr>
        <w:t xml:space="preserve"> southern England </w:t>
      </w:r>
      <w:ins w:id="135" w:author="Phil Martin" w:date="2015-05-12T11:21:00Z">
        <w:r w:rsidR="008F2491">
          <w:rPr>
            <w:rFonts w:ascii="Arial" w:hAnsi="Arial" w:cs="Arial"/>
            <w:color w:val="000000"/>
            <w:lang w:eastAsia="en-GB"/>
          </w:rPr>
          <w:t>which may be attri</w:t>
        </w:r>
      </w:ins>
      <w:ins w:id="136" w:author="Phil Martin" w:date="2015-05-12T11:22:00Z">
        <w:r w:rsidR="008F2491">
          <w:rPr>
            <w:rFonts w:ascii="Arial" w:hAnsi="Arial" w:cs="Arial"/>
            <w:color w:val="000000"/>
            <w:lang w:eastAsia="en-GB"/>
          </w:rPr>
          <w:t xml:space="preserve">butable to increased summer </w:t>
        </w:r>
      </w:ins>
      <w:ins w:id="137" w:author="Phil Martin" w:date="2015-05-12T11:23:00Z">
        <w:r w:rsidR="008F2491">
          <w:rPr>
            <w:rFonts w:ascii="Arial" w:hAnsi="Arial" w:cs="Arial"/>
            <w:color w:val="000000"/>
            <w:lang w:eastAsia="en-GB"/>
          </w:rPr>
          <w:t xml:space="preserve">water </w:t>
        </w:r>
      </w:ins>
      <w:ins w:id="138" w:author="Phil Martin" w:date="2015-05-12T11:24:00Z">
        <w:r w:rsidR="008F2491">
          <w:rPr>
            <w:rFonts w:ascii="Arial" w:hAnsi="Arial" w:cs="Arial"/>
            <w:color w:val="000000"/>
            <w:lang w:eastAsia="en-GB"/>
          </w:rPr>
          <w:t>deficit</w:t>
        </w:r>
      </w:ins>
      <w:ins w:id="139" w:author="Phil Martin" w:date="2015-05-12T11:22:00Z">
        <w:r w:rsidR="008F2491">
          <w:rPr>
            <w:rFonts w:ascii="Arial" w:hAnsi="Arial" w:cs="Arial"/>
            <w:color w:val="000000"/>
            <w:lang w:eastAsia="en-GB"/>
          </w:rPr>
          <w:t xml:space="preserve"> </w:t>
        </w:r>
      </w:ins>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Power et al., 1995)</w:t>
      </w:r>
      <w:r w:rsidR="00CA2DD6">
        <w:rPr>
          <w:rFonts w:ascii="Arial" w:hAnsi="Arial" w:cs="Arial"/>
          <w:color w:val="000000"/>
          <w:lang w:eastAsia="en-GB"/>
        </w:rPr>
        <w:fldChar w:fldCharType="end"/>
      </w:r>
      <w:r w:rsidRPr="00A908E5">
        <w:rPr>
          <w:rFonts w:ascii="Arial" w:hAnsi="Arial" w:cs="Arial"/>
          <w:color w:val="000000"/>
        </w:rPr>
        <w:t xml:space="preserve">, </w:t>
      </w:r>
      <w:commentRangeStart w:id="140"/>
      <w:r w:rsidRPr="00A908E5">
        <w:rPr>
          <w:rFonts w:ascii="Arial" w:hAnsi="Arial" w:cs="Arial"/>
          <w:color w:val="000000"/>
        </w:rPr>
        <w:t>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commentRangeEnd w:id="130"/>
      <w:r w:rsidR="00047602">
        <w:rPr>
          <w:rStyle w:val="CommentReference"/>
          <w:szCs w:val="20"/>
          <w:lang w:eastAsia="en-GB" w:bidi="ar-SA"/>
        </w:rPr>
        <w:commentReference w:id="130"/>
      </w:r>
      <w:r w:rsidR="00CA2DD6">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color w:val="000000"/>
        </w:rPr>
        <w:fldChar w:fldCharType="separate"/>
      </w:r>
      <w:r w:rsidRPr="00B25C0D">
        <w:rPr>
          <w:rFonts w:ascii="Arial" w:hAnsi="Arial" w:cs="Arial"/>
          <w:noProof/>
          <w:color w:val="000000"/>
        </w:rPr>
        <w:t>(Newton, 2011)</w:t>
      </w:r>
      <w:r w:rsidR="00CA2DD6">
        <w:rPr>
          <w:rFonts w:ascii="Arial" w:hAnsi="Arial" w:cs="Arial"/>
          <w:color w:val="000000"/>
        </w:rPr>
        <w:fldChar w:fldCharType="end"/>
      </w:r>
      <w:r>
        <w:rPr>
          <w:rFonts w:ascii="Arial" w:hAnsi="Arial" w:cs="Arial"/>
          <w:color w:val="000000"/>
        </w:rPr>
        <w:t>.</w:t>
      </w:r>
      <w:r w:rsidR="00FB7951">
        <w:rPr>
          <w:rFonts w:ascii="Arial" w:hAnsi="Arial" w:cs="Arial"/>
          <w:color w:val="000000"/>
        </w:rPr>
        <w:t xml:space="preserve"> </w:t>
      </w:r>
      <w:commentRangeEnd w:id="140"/>
      <w:r w:rsidR="00975C0D">
        <w:rPr>
          <w:rStyle w:val="CommentReference"/>
          <w:szCs w:val="20"/>
          <w:lang w:eastAsia="en-GB" w:bidi="ar-SA"/>
        </w:rPr>
        <w:commentReference w:id="140"/>
      </w:r>
    </w:p>
    <w:p w:rsidR="00E45B64" w:rsidRDefault="00E45B64" w:rsidP="00513075">
      <w:pPr>
        <w:spacing w:line="360" w:lineRule="auto"/>
        <w:contextualSpacing/>
        <w:rPr>
          <w:rFonts w:ascii="Arial" w:hAnsi="Arial" w:cs="Arial"/>
          <w:color w:val="000000"/>
        </w:rPr>
      </w:pPr>
    </w:p>
    <w:p w:rsidR="008F2491" w:rsidRDefault="0070083E" w:rsidP="00B25C0D">
      <w:pPr>
        <w:spacing w:line="360" w:lineRule="auto"/>
        <w:contextualSpacing/>
        <w:rPr>
          <w:ins w:id="141" w:author="Phil Martin" w:date="2015-05-12T11:33:00Z"/>
          <w:rFonts w:ascii="Arial" w:hAnsi="Arial" w:cs="Arial"/>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commentRangeStart w:id="142"/>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commentRangeEnd w:id="142"/>
      <w:r w:rsidR="00047602">
        <w:rPr>
          <w:rStyle w:val="CommentReference"/>
          <w:szCs w:val="20"/>
          <w:lang w:eastAsia="en-GB" w:bidi="ar-SA"/>
        </w:rPr>
        <w:commentReference w:id="142"/>
      </w:r>
      <w:commentRangeStart w:id="143"/>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r w:rsidR="00B32FDF" w:rsidRPr="00D838F9">
        <w:rPr>
          <w:rFonts w:ascii="Arial" w:hAnsi="Arial" w:cs="Arial"/>
          <w:i/>
          <w:color w:val="000000"/>
        </w:rPr>
        <w:t>Phytophthora</w:t>
      </w:r>
      <w:r w:rsidR="00B32FDF" w:rsidRPr="00D838F9">
        <w:rPr>
          <w:rFonts w:ascii="Arial" w:hAnsi="Arial" w:cs="Arial"/>
          <w:color w:val="000000"/>
        </w:rPr>
        <w:t xml:space="preserve"> diseases </w:t>
      </w:r>
      <w:commentRangeEnd w:id="143"/>
      <w:r w:rsidR="004215D2">
        <w:rPr>
          <w:rStyle w:val="CommentReference"/>
          <w:szCs w:val="20"/>
          <w:lang w:eastAsia="en-GB" w:bidi="ar-SA"/>
        </w:rPr>
        <w:commentReference w:id="143"/>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commentRangeStart w:id="144"/>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del w:id="145" w:author="Phil Martin" w:date="2015-05-12T11:26:00Z">
        <w:r w:rsidR="00B32FDF" w:rsidRPr="00D838F9" w:rsidDel="008F2491">
          <w:rPr>
            <w:rFonts w:ascii="Arial" w:hAnsi="Arial" w:cs="Arial"/>
            <w:color w:val="000000"/>
          </w:rPr>
          <w:delText xml:space="preserve">While the presence of </w:delText>
        </w:r>
      </w:del>
      <w:r w:rsidR="00B32FDF" w:rsidRPr="00D838F9">
        <w:rPr>
          <w:rFonts w:ascii="Arial" w:hAnsi="Arial" w:cs="Arial"/>
          <w:i/>
          <w:color w:val="000000"/>
        </w:rPr>
        <w:t xml:space="preserve">Phytophthora </w:t>
      </w:r>
      <w:r w:rsidR="00B32FDF" w:rsidRPr="00D838F9">
        <w:rPr>
          <w:rFonts w:ascii="Arial" w:hAnsi="Arial" w:cs="Arial"/>
          <w:color w:val="000000"/>
        </w:rPr>
        <w:t>spp.</w:t>
      </w:r>
      <w:r w:rsidR="00B32FDF" w:rsidRPr="00D838F9">
        <w:rPr>
          <w:rFonts w:ascii="Arial" w:hAnsi="Arial" w:cs="Arial"/>
          <w:i/>
          <w:color w:val="000000"/>
        </w:rPr>
        <w:t xml:space="preserve"> </w:t>
      </w:r>
      <w:ins w:id="146" w:author="Phil Martin" w:date="2015-05-12T11:26:00Z">
        <w:r w:rsidR="008F2491">
          <w:rPr>
            <w:rFonts w:ascii="Arial" w:hAnsi="Arial" w:cs="Arial"/>
            <w:color w:val="000000"/>
          </w:rPr>
          <w:t xml:space="preserve">also appear to be present </w:t>
        </w:r>
      </w:ins>
      <w:r w:rsidR="00B32FDF" w:rsidRPr="00D838F9">
        <w:rPr>
          <w:rFonts w:ascii="Arial" w:hAnsi="Arial" w:cs="Arial"/>
          <w:color w:val="000000"/>
        </w:rPr>
        <w:t xml:space="preserve">in the New Forest </w:t>
      </w:r>
      <w:ins w:id="147" w:author="Phil Martin" w:date="2015-05-12T11:31:00Z">
        <w:r w:rsidR="008F2491">
          <w:rPr>
            <w:rFonts w:ascii="Arial" w:hAnsi="Arial" w:cs="Arial"/>
            <w:color w:val="000000"/>
          </w:rPr>
          <w:fldChar w:fldCharType="begin" w:fldLock="1"/>
        </w:r>
      </w:ins>
      <w:r w:rsidR="008F2491">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 "properties" : { "noteIndex" : 0 }, "schema" : "https://github.com/citation-style-language/schema/raw/master/csl-citation.json" }</w:instrText>
      </w:r>
      <w:r w:rsidR="008F2491">
        <w:rPr>
          <w:rFonts w:ascii="Arial" w:hAnsi="Arial" w:cs="Arial"/>
          <w:color w:val="000000"/>
        </w:rPr>
        <w:fldChar w:fldCharType="separate"/>
      </w:r>
      <w:r w:rsidR="008F2491" w:rsidRPr="008F2491">
        <w:rPr>
          <w:rFonts w:ascii="Arial" w:hAnsi="Arial" w:cs="Arial"/>
          <w:noProof/>
          <w:color w:val="000000"/>
        </w:rPr>
        <w:t>(Forestry Commission England, 2015)</w:t>
      </w:r>
      <w:ins w:id="148" w:author="Phil Martin" w:date="2015-05-12T11:31:00Z">
        <w:r w:rsidR="008F2491">
          <w:rPr>
            <w:rFonts w:ascii="Arial" w:hAnsi="Arial" w:cs="Arial"/>
            <w:color w:val="000000"/>
          </w:rPr>
          <w:fldChar w:fldCharType="end"/>
        </w:r>
        <w:r w:rsidR="008F2491">
          <w:rPr>
            <w:rFonts w:ascii="Arial" w:hAnsi="Arial" w:cs="Arial"/>
            <w:color w:val="000000"/>
          </w:rPr>
          <w:t xml:space="preserve"> and we have </w:t>
        </w:r>
        <w:bookmarkStart w:id="149" w:name="_GoBack"/>
        <w:bookmarkEnd w:id="149"/>
        <w:r w:rsidR="008F2491">
          <w:rPr>
            <w:rFonts w:ascii="Arial" w:hAnsi="Arial" w:cs="Arial"/>
            <w:color w:val="000000"/>
          </w:rPr>
          <w:t xml:space="preserve">observed </w:t>
        </w:r>
        <w:r w:rsidR="00B34541">
          <w:rPr>
            <w:rFonts w:ascii="Arial" w:hAnsi="Arial" w:cs="Arial"/>
            <w:color w:val="000000"/>
          </w:rPr>
          <w:t>evidence of the disease in Denny Wood and elsewhere in the New Forest.</w:t>
        </w:r>
      </w:ins>
    </w:p>
    <w:p w:rsidR="00B34541" w:rsidRDefault="00B34541" w:rsidP="00B25C0D">
      <w:pPr>
        <w:spacing w:line="360" w:lineRule="auto"/>
        <w:contextualSpacing/>
        <w:rPr>
          <w:ins w:id="150" w:author="Phil Martin" w:date="2015-05-12T11:26:00Z"/>
          <w:rFonts w:ascii="Arial" w:hAnsi="Arial" w:cs="Arial"/>
          <w:color w:val="000000"/>
        </w:rPr>
      </w:pPr>
    </w:p>
    <w:p w:rsidR="002834F9" w:rsidRDefault="00B32FDF" w:rsidP="00B25C0D">
      <w:pPr>
        <w:spacing w:line="360" w:lineRule="auto"/>
        <w:contextualSpacing/>
        <w:rPr>
          <w:rFonts w:ascii="Arial" w:hAnsi="Arial" w:cs="Arial"/>
          <w:i/>
          <w:color w:val="000000"/>
        </w:rPr>
      </w:pPr>
      <w:r w:rsidRPr="00D838F9">
        <w:rPr>
          <w:rFonts w:ascii="Arial" w:hAnsi="Arial" w:cs="Arial"/>
          <w:color w:val="000000"/>
        </w:rPr>
        <w:t xml:space="preserve">has not been </w:t>
      </w:r>
      <w:commentRangeStart w:id="151"/>
      <w:r>
        <w:rPr>
          <w:rFonts w:ascii="Arial" w:hAnsi="Arial" w:cs="Arial"/>
          <w:color w:val="000000"/>
        </w:rPr>
        <w:t>confirmed</w:t>
      </w:r>
      <w:commentRangeEnd w:id="151"/>
      <w:r w:rsidR="00225573">
        <w:rPr>
          <w:rStyle w:val="CommentReference"/>
          <w:szCs w:val="20"/>
          <w:lang w:eastAsia="en-GB" w:bidi="ar-SA"/>
        </w:rPr>
        <w:commentReference w:id="151"/>
      </w:r>
      <w:r w:rsidRPr="00D838F9">
        <w:rPr>
          <w:rFonts w:ascii="Arial" w:hAnsi="Arial" w:cs="Arial"/>
          <w:color w:val="000000"/>
        </w:rPr>
        <w:t xml:space="preserve">, it is possible that the observed colonisation of fungi such as </w:t>
      </w:r>
      <w:r w:rsidRPr="00D838F9">
        <w:rPr>
          <w:rFonts w:ascii="Arial" w:hAnsi="Arial" w:cs="Arial"/>
          <w:i/>
          <w:iCs/>
          <w:color w:val="auto"/>
          <w:lang w:eastAsia="en-GB" w:bidi="ar-SA"/>
        </w:rPr>
        <w:t xml:space="preserve">Armillaria </w:t>
      </w:r>
      <w:r w:rsidRPr="00D838F9">
        <w:rPr>
          <w:rFonts w:ascii="Arial" w:hAnsi="Arial" w:cs="Arial"/>
          <w:iCs/>
          <w:color w:val="auto"/>
          <w:lang w:eastAsia="en-GB" w:bidi="ar-SA"/>
        </w:rPr>
        <w:t>and</w:t>
      </w:r>
      <w:r w:rsidRPr="00D838F9">
        <w:rPr>
          <w:rFonts w:ascii="Arial" w:hAnsi="Arial" w:cs="Arial"/>
          <w:i/>
          <w:iCs/>
          <w:color w:val="auto"/>
          <w:lang w:eastAsia="en-GB" w:bidi="ar-SA"/>
        </w:rPr>
        <w:t xml:space="preserve"> Ganoderma </w:t>
      </w:r>
      <w:r w:rsidRPr="00D838F9">
        <w:rPr>
          <w:rFonts w:ascii="Arial" w:hAnsi="Arial" w:cs="Arial"/>
          <w:iCs/>
          <w:color w:val="auto"/>
          <w:lang w:eastAsia="en-GB" w:bidi="ar-SA"/>
        </w:rPr>
        <w:t xml:space="preserve">is a secondary process following drought-induced </w:t>
      </w:r>
      <w:r w:rsidRPr="00D838F9">
        <w:rPr>
          <w:rFonts w:ascii="Arial" w:hAnsi="Arial" w:cs="Arial"/>
          <w:i/>
          <w:color w:val="000000"/>
        </w:rPr>
        <w:t xml:space="preserve">Phytophthora </w:t>
      </w:r>
      <w:r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CA2DD6">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CA2DD6">
        <w:rPr>
          <w:rFonts w:ascii="Arial" w:hAnsi="Arial" w:cs="Arial"/>
          <w:iCs/>
          <w:color w:val="auto"/>
          <w:lang w:eastAsia="en-GB" w:bidi="ar-SA"/>
        </w:rPr>
        <w:fldChar w:fldCharType="end"/>
      </w:r>
      <w:r w:rsidRPr="00D838F9">
        <w:rPr>
          <w:rFonts w:ascii="Arial" w:hAnsi="Arial" w:cs="Arial"/>
          <w:iCs/>
          <w:color w:val="auto"/>
          <w:lang w:eastAsia="en-GB" w:bidi="ar-SA"/>
        </w:rPr>
        <w:t>.</w:t>
      </w:r>
      <w:r>
        <w:rPr>
          <w:rFonts w:ascii="Arial" w:hAnsi="Arial" w:cs="Arial"/>
          <w:iCs/>
          <w:color w:val="auto"/>
          <w:lang w:eastAsia="en-GB" w:bidi="ar-SA"/>
        </w:rPr>
        <w:t xml:space="preserve"> </w:t>
      </w:r>
      <w:r w:rsidRPr="00D838F9">
        <w:rPr>
          <w:rFonts w:ascii="Arial" w:hAnsi="Arial" w:cs="Arial"/>
          <w:iCs/>
          <w:color w:val="auto"/>
          <w:lang w:eastAsia="en-GB" w:bidi="ar-SA"/>
        </w:rPr>
        <w:t xml:space="preserve">The fact that soils in the site examined </w:t>
      </w:r>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r w:rsidRPr="00D838F9">
        <w:rPr>
          <w:rFonts w:ascii="Arial" w:hAnsi="Arial" w:cs="Arial"/>
          <w:iCs/>
          <w:color w:val="auto"/>
          <w:lang w:eastAsia="en-GB" w:bidi="ar-SA"/>
        </w:rPr>
        <w:t xml:space="preserve">are prone to waterlogging could also have been conducive to </w:t>
      </w:r>
      <w:r w:rsidRPr="00D838F9">
        <w:rPr>
          <w:rFonts w:ascii="Arial" w:hAnsi="Arial" w:cs="Arial"/>
          <w:i/>
          <w:color w:val="000000"/>
        </w:rPr>
        <w:t>Phytophthora</w:t>
      </w:r>
      <w:r>
        <w:rPr>
          <w:rFonts w:ascii="Arial" w:hAnsi="Arial" w:cs="Arial"/>
          <w:i/>
          <w:color w:val="000000"/>
        </w:rPr>
        <w:t xml:space="preserve"> </w:t>
      </w:r>
      <w:r w:rsidRPr="000202AB">
        <w:rPr>
          <w:rFonts w:ascii="Arial" w:hAnsi="Arial" w:cs="Arial"/>
          <w:color w:val="000000"/>
        </w:rPr>
        <w:t>colonisation</w:t>
      </w:r>
      <w:r w:rsidRPr="00D838F9">
        <w:rPr>
          <w:rFonts w:ascii="Arial" w:hAnsi="Arial" w:cs="Arial"/>
          <w:i/>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Jung et al., 2006)</w:t>
      </w:r>
      <w:r w:rsidR="00CA2DD6">
        <w:rPr>
          <w:rFonts w:ascii="Arial" w:hAnsi="Arial" w:cs="Arial"/>
          <w:color w:val="000000"/>
        </w:rPr>
        <w:fldChar w:fldCharType="end"/>
      </w:r>
      <w:r w:rsidR="00962911">
        <w:rPr>
          <w:rFonts w:ascii="Arial" w:hAnsi="Arial" w:cs="Arial"/>
          <w:color w:val="000000"/>
        </w:rPr>
        <w:t>.</w:t>
      </w:r>
      <w:r w:rsidRPr="00D838F9">
        <w:rPr>
          <w:rFonts w:ascii="Arial" w:hAnsi="Arial" w:cs="Arial"/>
          <w:i/>
          <w:color w:val="000000"/>
        </w:rPr>
        <w:t xml:space="preserve"> </w:t>
      </w:r>
      <w:commentRangeEnd w:id="144"/>
      <w:r w:rsidR="00DC015C">
        <w:rPr>
          <w:rStyle w:val="CommentReference"/>
          <w:szCs w:val="20"/>
          <w:lang w:eastAsia="en-GB" w:bidi="ar-SA"/>
        </w:rPr>
        <w:commentReference w:id="144"/>
      </w:r>
    </w:p>
    <w:p w:rsidR="002834F9" w:rsidRDefault="002834F9" w:rsidP="00B25C0D">
      <w:pPr>
        <w:spacing w:line="360" w:lineRule="auto"/>
        <w:contextualSpacing/>
        <w:rPr>
          <w:rFonts w:ascii="Arial" w:hAnsi="Arial" w:cs="Arial"/>
          <w:i/>
          <w:color w:val="000000"/>
        </w:rPr>
      </w:pP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w:t>
      </w:r>
      <w:r>
        <w:rPr>
          <w:rFonts w:ascii="Arial" w:hAnsi="Arial" w:cs="Arial"/>
          <w:color w:val="000000"/>
        </w:rPr>
        <w:lastRenderedPageBreak/>
        <w:t xml:space="preserve">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ins w:id="152" w:author="Phil Martin" w:date="2015-05-12T11:39:00Z">
        <w:r w:rsidR="00B34541">
          <w:rPr>
            <w:rFonts w:ascii="Arial" w:hAnsi="Arial" w:cs="Arial"/>
            <w:color w:val="000000"/>
          </w:rPr>
          <w:t>s</w:t>
        </w:r>
      </w:ins>
      <w:r w:rsidRPr="009B58D1">
        <w:rPr>
          <w:rFonts w:ascii="Arial" w:hAnsi="Arial" w:cs="Arial"/>
          <w:color w:val="000000"/>
        </w:rPr>
        <w:t xml:space="preserve"> of </w:t>
      </w:r>
      <w:ins w:id="153" w:author="Phil Martin" w:date="2015-05-12T11:39:00Z">
        <w:r w:rsidR="00B34541">
          <w:rPr>
            <w:rFonts w:ascii="Arial" w:hAnsi="Arial" w:cs="Arial"/>
            <w:color w:val="000000"/>
          </w:rPr>
          <w:t xml:space="preserve">the </w:t>
        </w:r>
      </w:ins>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commentRangeStart w:id="154"/>
      <w:del w:id="155" w:author="Phil Martin" w:date="2015-05-12T11:33:00Z">
        <w:r w:rsidRPr="009B58D1" w:rsidDel="00B34541">
          <w:rPr>
            <w:rFonts w:ascii="Arial" w:hAnsi="Arial" w:cs="Arial"/>
            <w:color w:val="000000"/>
          </w:rPr>
          <w:delText>it</w:delText>
        </w:r>
        <w:commentRangeEnd w:id="154"/>
        <w:r w:rsidR="002C4953" w:rsidDel="00B34541">
          <w:rPr>
            <w:rStyle w:val="CommentReference"/>
            <w:szCs w:val="20"/>
            <w:lang w:eastAsia="en-GB" w:bidi="ar-SA"/>
          </w:rPr>
          <w:commentReference w:id="154"/>
        </w:r>
        <w:r w:rsidRPr="009B58D1" w:rsidDel="00B34541">
          <w:rPr>
            <w:rFonts w:ascii="Arial" w:hAnsi="Arial" w:cs="Arial"/>
            <w:color w:val="000000"/>
          </w:rPr>
          <w:delText xml:space="preserve"> </w:delText>
        </w:r>
      </w:del>
      <w:ins w:id="156" w:author="Phil Martin" w:date="2015-05-12T11:33:00Z">
        <w:r w:rsidR="00B34541">
          <w:rPr>
            <w:rFonts w:ascii="Arial" w:hAnsi="Arial" w:cs="Arial"/>
            <w:color w:val="000000"/>
          </w:rPr>
          <w:t>dieback</w:t>
        </w:r>
        <w:r w:rsidR="00B34541" w:rsidRPr="009B58D1">
          <w:rPr>
            <w:rFonts w:ascii="Arial" w:hAnsi="Arial" w:cs="Arial"/>
            <w:color w:val="000000"/>
          </w:rPr>
          <w:t xml:space="preserve"> </w:t>
        </w:r>
      </w:ins>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 xml:space="preserve">there is a critical need for information regarding when an ecosystem is approaching a threshold, so that appropriate </w:t>
      </w:r>
      <w:r>
        <w:rPr>
          <w:rFonts w:ascii="Arial" w:hAnsi="Arial" w:cs="Arial"/>
        </w:rPr>
        <w:lastRenderedPageBreak/>
        <w:t>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suggest</w:t>
      </w:r>
      <w:del w:id="157" w:author="Paul,Evans" w:date="2015-05-03T20:02:00Z">
        <w:r w:rsidRPr="0088328D">
          <w:rPr>
            <w:rFonts w:ascii="Arial" w:hAnsi="Arial" w:cs="Arial"/>
          </w:rPr>
          <w:delText>s</w:delText>
        </w:r>
      </w:del>
      <w:r w:rsidRPr="0088328D">
        <w:rPr>
          <w:rFonts w:ascii="Arial" w:hAnsi="Arial" w:cs="Arial"/>
        </w:rPr>
        <w:t xml:space="preserve">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ectomycorrhizal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ins w:id="158" w:author="Phil Martin" w:date="2015-05-12T11:37:00Z">
        <w:r w:rsidR="00B34541">
          <w:rPr>
            <w:rFonts w:ascii="Arial" w:hAnsi="Arial" w:cs="Arial"/>
            <w:color w:val="auto"/>
            <w:lang w:eastAsia="en-GB" w:bidi="ar-SA"/>
          </w:rPr>
          <w:t xml:space="preserve"> and may have been influenced by reduced root impedance</w:t>
        </w:r>
      </w:ins>
      <w:r>
        <w:rPr>
          <w:rFonts w:ascii="Arial" w:hAnsi="Arial" w:cs="Arial"/>
          <w:color w:val="auto"/>
          <w:lang w:eastAsia="en-GB" w:bidi="ar-SA"/>
        </w:rPr>
        <w:t xml:space="preserve">. </w:t>
      </w:r>
      <w:ins w:id="159" w:author="Phil Martin" w:date="2015-05-12T11:38:00Z">
        <w:r w:rsidR="00B34541">
          <w:rPr>
            <w:rFonts w:ascii="Arial" w:hAnsi="Arial" w:cs="Arial"/>
            <w:color w:val="auto"/>
            <w:lang w:eastAsia="en-GB" w:bidi="ar-SA"/>
          </w:rPr>
          <w:t xml:space="preserve">Once stands collapsed any recovery via recruitment appears to have been impeded by high herbivore density. </w:t>
        </w:r>
      </w:ins>
      <w:del w:id="160" w:author="Ed" w:date="2015-05-03T21:03:00Z">
        <w:r w:rsidDel="008E7C11">
          <w:rPr>
            <w:rFonts w:ascii="Arial" w:hAnsi="Arial" w:cs="Arial"/>
            <w:color w:val="auto"/>
            <w:lang w:eastAsia="en-GB" w:bidi="ar-SA"/>
          </w:rPr>
          <w:delText>Further research would be required to confirm the influence of these mechanisms.</w:delText>
        </w:r>
        <w:commentRangeStart w:id="161"/>
        <w:r w:rsidDel="008E7C11">
          <w:rPr>
            <w:rFonts w:ascii="Arial" w:hAnsi="Arial" w:cs="Arial"/>
            <w:color w:val="auto"/>
            <w:lang w:eastAsia="en-GB" w:bidi="ar-SA"/>
          </w:rPr>
          <w:delText xml:space="preserve"> </w:delText>
        </w:r>
      </w:del>
      <w:commentRangeEnd w:id="161"/>
      <w:r w:rsidR="008E7C11">
        <w:rPr>
          <w:rStyle w:val="CommentReference"/>
          <w:szCs w:val="20"/>
          <w:lang w:eastAsia="en-GB" w:bidi="ar-SA"/>
        </w:rPr>
        <w:commentReference w:id="161"/>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w:t>
      </w:r>
      <w:r>
        <w:rPr>
          <w:rFonts w:ascii="Arial" w:hAnsi="Arial" w:cs="Arial"/>
        </w:rPr>
        <w:lastRenderedPageBreak/>
        <w:t xml:space="preserve">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ongoing,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commentRangeStart w:id="162"/>
      <w:r w:rsidRPr="007C2444">
        <w:rPr>
          <w:rFonts w:ascii="Arial" w:hAnsi="Arial" w:cs="Arial"/>
        </w:rPr>
        <w:t>despite the potential negative impacts on biodiversity and ecosystem service provision</w:t>
      </w:r>
      <w:commentRangeEnd w:id="162"/>
      <w:r w:rsidR="005B0FD4">
        <w:rPr>
          <w:rStyle w:val="CommentReference"/>
          <w:szCs w:val="20"/>
          <w:lang w:eastAsia="en-GB" w:bidi="ar-SA"/>
        </w:rPr>
        <w:commentReference w:id="162"/>
      </w:r>
      <w:r w:rsidRPr="007C2444">
        <w:rPr>
          <w:rFonts w:ascii="Arial" w:hAnsi="Arial" w:cs="Arial"/>
        </w:rPr>
        <w:t xml:space="preserve">. </w:t>
      </w:r>
      <w:commentRangeStart w:id="163"/>
      <w:r w:rsidRPr="007C2444">
        <w:rPr>
          <w:rFonts w:ascii="Arial" w:hAnsi="Arial" w:cs="Arial"/>
        </w:rPr>
        <w:t xml:space="preserve">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commentRangeEnd w:id="163"/>
      <w:del w:id="164" w:author="Ed Mountford" w:date="2015-05-06T10:42:00Z">
        <w:r w:rsidR="00682D8E">
          <w:rPr>
            <w:rFonts w:ascii="Arial" w:hAnsi="Arial" w:cs="Arial"/>
          </w:rPr>
          <w:delText>.</w:delText>
        </w:r>
      </w:del>
      <w:ins w:id="165" w:author="Ed Mountford" w:date="2015-05-06T10:42:00Z">
        <w:r w:rsidR="00233836">
          <w:rPr>
            <w:rStyle w:val="CommentReference"/>
            <w:szCs w:val="20"/>
            <w:lang w:eastAsia="en-GB" w:bidi="ar-SA"/>
          </w:rPr>
          <w:commentReference w:id="163"/>
        </w:r>
        <w:r w:rsidR="00682D8E">
          <w:rPr>
            <w:rFonts w:ascii="Arial" w:hAnsi="Arial" w:cs="Arial"/>
          </w:rPr>
          <w:t>.</w:t>
        </w:r>
      </w:ins>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pPr>
        <w:widowControl/>
        <w:suppressAutoHyphens w:val="0"/>
        <w:autoSpaceDE w:val="0"/>
        <w:autoSpaceDN w:val="0"/>
        <w:adjustRightInd w:val="0"/>
        <w:rPr>
          <w:rFonts w:ascii="Arial" w:eastAsia="CollisRoman-Bib" w:hAnsi="Arial" w:cs="Arial"/>
        </w:rPr>
        <w:pPrChange w:id="166" w:author="Ed Mountford" w:date="2015-05-06T10:42:00Z">
          <w:pPr>
            <w:spacing w:line="480" w:lineRule="auto"/>
          </w:pPr>
        </w:pPrChange>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Biodiversity &amp; Ecosystem Service Sustainability (BESS) programme. Project ref. NE/K01322X/1.</w:t>
      </w:r>
      <w:ins w:id="167" w:author="Elena,Cantarello" w:date="2015-04-22T15:14:00Z">
        <w:r w:rsidR="005B4C24">
          <w:rPr>
            <w:rFonts w:ascii="Arial" w:eastAsia="CollisRoman-Bib" w:hAnsi="Arial" w:cs="Arial"/>
          </w:rPr>
          <w:t xml:space="preserve"> </w:t>
        </w:r>
        <w:r w:rsidR="005B4C24" w:rsidRPr="00985B7F">
          <w:rPr>
            <w:rFonts w:ascii="Arial" w:hAnsi="Arial" w:cs="Arial"/>
            <w:color w:val="auto"/>
            <w:lang w:eastAsia="en-GB" w:bidi="ar-SA"/>
          </w:rPr>
          <w:t xml:space="preserve">The contribution of the following individuals to </w:t>
        </w:r>
      </w:ins>
      <w:ins w:id="168" w:author="Elena,Cantarello" w:date="2015-04-22T15:15:00Z">
        <w:r w:rsidR="00985B7F" w:rsidRPr="00985B7F">
          <w:rPr>
            <w:rFonts w:ascii="Arial" w:hAnsi="Arial" w:cs="Arial"/>
            <w:color w:val="auto"/>
            <w:lang w:eastAsia="en-GB" w:bidi="ar-SA"/>
          </w:rPr>
          <w:t xml:space="preserve">the 2014 field </w:t>
        </w:r>
      </w:ins>
      <w:ins w:id="169" w:author="Elena,Cantarello" w:date="2015-04-22T15:18:00Z">
        <w:r w:rsidR="00985B7F">
          <w:rPr>
            <w:rFonts w:ascii="Arial" w:hAnsi="Arial" w:cs="Arial"/>
            <w:color w:val="auto"/>
            <w:lang w:eastAsia="en-GB" w:bidi="ar-SA"/>
          </w:rPr>
          <w:t>survey</w:t>
        </w:r>
      </w:ins>
      <w:ins w:id="170" w:author="Elena,Cantarello" w:date="2015-04-22T15:19:00Z">
        <w:r w:rsidR="00985B7F">
          <w:rPr>
            <w:rFonts w:ascii="Arial" w:hAnsi="Arial" w:cs="Arial"/>
            <w:color w:val="auto"/>
            <w:lang w:eastAsia="en-GB" w:bidi="ar-SA"/>
          </w:rPr>
          <w:t xml:space="preserve"> </w:t>
        </w:r>
      </w:ins>
      <w:ins w:id="171" w:author="Elena,Cantarello" w:date="2015-04-22T15:14:00Z">
        <w:r w:rsidR="005B4C24" w:rsidRPr="00985B7F">
          <w:rPr>
            <w:rFonts w:ascii="Arial" w:hAnsi="Arial" w:cs="Arial"/>
            <w:color w:val="auto"/>
            <w:lang w:eastAsia="en-GB" w:bidi="ar-SA"/>
          </w:rPr>
          <w:t>is gratefully acknowledged: Chris Moody</w:t>
        </w:r>
      </w:ins>
      <w:ins w:id="172" w:author="Elena,Cantarello" w:date="2015-04-22T15:16:00Z">
        <w:r w:rsidR="00985B7F">
          <w:rPr>
            <w:rFonts w:ascii="Arial" w:hAnsi="Arial" w:cs="Arial"/>
            <w:color w:val="auto"/>
            <w:lang w:eastAsia="en-GB" w:bidi="ar-SA"/>
          </w:rPr>
          <w:t xml:space="preserve">, </w:t>
        </w:r>
      </w:ins>
      <w:ins w:id="173" w:author="Elena,Cantarello" w:date="2015-04-22T15:19:00Z">
        <w:r w:rsidR="00985B7F">
          <w:rPr>
            <w:rFonts w:ascii="Arial" w:hAnsi="Arial" w:cs="Arial"/>
            <w:color w:val="auto"/>
            <w:lang w:eastAsia="en-GB" w:bidi="ar-SA"/>
          </w:rPr>
          <w:t>Lisa Malter, Martin Dymond, Rob Coventry and Corina Lees.</w:t>
        </w:r>
      </w:ins>
      <w:ins w:id="174" w:author="Ed Mountford" w:date="2015-05-06T10:42:00Z">
        <w:r w:rsidR="00233836">
          <w:rPr>
            <w:rStyle w:val="CommentReference"/>
            <w:szCs w:val="20"/>
            <w:lang w:eastAsia="en-GB" w:bidi="ar-SA"/>
          </w:rPr>
          <w:commentReference w:id="175"/>
        </w:r>
      </w:ins>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8F2491" w:rsidRPr="008F2491" w:rsidRDefault="00CA2DD6">
      <w:pPr>
        <w:pStyle w:val="NormalWeb"/>
        <w:ind w:left="480" w:hanging="480"/>
        <w:divId w:val="1846556934"/>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8F2491" w:rsidRPr="008F2491">
        <w:rPr>
          <w:rFonts w:ascii="Arial" w:hAnsi="Arial" w:cs="Arial"/>
          <w:noProof/>
        </w:rPr>
        <w:t>Allen, C.D., 2009. Climate-induced forest dieback: An escalating global phenomenon? Unasylva 60, 43–49. doi:10.1029/2007EO470008</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arton, K., 2014. MuMIn: Multi-model inference.</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ates, D., Maechler, M., Bolker, B., Walker, S., 2014. lme4: Linear mixed-effects models using Eigen and S4. ArXiv.</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ellassen, V., Luyssaert, S., 2014. Carbon sequestration: Managing forests in uncertain times. Nature 506, 153–155. doi:10.1038/506153a</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ennett, A., Radford, J., 2003. Know your ecological thresholds. Think. bush 2, 1–3.</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igler, C., Gavin, D.G., Gunning, C., Veblen, T.T., 2007. Drought induces lagged tree mortality in a subalpine forest in the Rocky Mountains. Oikos 116, 1983–1994. doi:10.1111/j.2007.0030-1299.16034.x</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jornstad, O.N., 2013. ncf: spatial nonparametric covariance functions. Version 1.1-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oyd, I.L., Freer-Smith, P.H., Gilligan, C. a, Godfray, H.C.J., 2013. The consequence of tree pests and diseases for ecosystem services. Science 342, 1235773. doi:10.1126/science.1235773</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riske, D.D., Fuhlendorf, S.D., Smeins, F.E., 2006. A Unified Framework for Assessment and Application of Ecological Thresholds. Rangel. Ecol. Manag. 59, 225–236. doi:10.2111/05-115R.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lastRenderedPageBreak/>
        <w:t>Burnham, K.P., Anderson, D.R., 2002. Model selection and multimodel inference: a practical information-theoretic approach, Ecological Modelling. doi:10.1016/j.ecolmodel.2003.11.004</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Burnham, K.P., Anderson, D.R., Huyvaert, K.P., 2011. AIC model selection and multimodel inference in behavioral ecology: some background, observations, and comparisons. Behav. Ecol. Sociobiol. 65, 23–3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Cantarello, E., Newton, A.C., 2008. Identifying cost-effective indicators to assess the conservation status of forested habitats in Natura 2000 sites. For. Ecol. Manage. 256, 815–826. doi:10.1016/j.foreco.2008.05.03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Folke, C., Carpenter, S.R., Walker, B., Scheffer, M., Chapin, T., Rockström, J., 2010b. Resilience thinking: Integrating resilience, adaptability and transformability. Ecol. Soc. 15. doi:10.1038/nnano.2011.19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Forestry Commission England, 2015. Phytophthora ramorum [WWW Document]. URL http://www.forestry.gov.uk/forestry/infd-8elbrv (accessed 5.12.1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 xml:space="preserve">Groffman, P.M., Baron, J.S., Blett, T., Gold, A.J., Goodman, I., Gunderson, L.H., Levinson, B.M., Palmer, M.A., Paerl, H.W., Peterson, G.D., Poff, N.L., Rejeski, D.W., Reynolds, </w:t>
      </w:r>
      <w:r w:rsidRPr="008F2491">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Hill, M.O., Preston, C.D., Roy, D.B., 2004. PLANTATT - attributes of British and Irish plants: status, size, life history, geography and habitats.</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Hirota, M., Holmgren, M., Van Nes, E.H., Scheffer, M., 2011. Global resilience of tropical forest and savanna to critical transitions. Science (80-. ). 334, 232–235. doi:10.1126/science.1210657</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Holling, C.S., 1978. Adaptive environmental assessment and management.</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Huggett, A.J., 2005. The concept and utility of “ecological thresholds” in biodiversity conservation. Biol. Conserv. 124, 301–310. doi:10.1016/j.biocon.2005.01.037</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Jenkins, G., Perry, M., Prior, J., Woodworth, P., 2009. UKCIP08: the climate of the United Kingdom and recent trends.</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Johnson, P.C.D., 2014. Extension of Nakagawa &amp; Schielzeth’s R 2 GLMM to random slopes models. Methods Ecol. Evol. n/a–n/a. doi:10.1111/2041-210X.1222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Jung, T., 2009. Beech decline in Central Europe driven by the interaction between Phytophthora infections and climatic extremes. For. Pathol. 39, 73–94. doi:10.1111/j.1439-0329.2008.00566.x</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Manners, J.G., Edwards, P.J., 1986. Death of old beech trees in the New Forest. Proc H F. Club Archaeol Soc 42, 155–156.</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McDowell, N.G., Beerling, D.J., Breshears, D.D., Fisher, R. a, Raffa, K.F., Stitt, M., 2011. The interdependence of mechanisms underlying climate-driven vegetation mortality. Trends Ecol. Evol. 1–10. doi:10.1016/j.tree.2011.06.003</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lastRenderedPageBreak/>
        <w:t>Mcintyre, P.J., Thorne, J.H., Dolanc, C.R., Flint, A.L., Flint, L.E., Kelly, M., Ackerly, D.D., 2014. Twentieth-century shifts in forest structure in California : Denser forests , smaller trees , and increased dominance of oaks 1–6. doi:10.1073/pnas.141018611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Mountford, E.P., Peterken, G.F., 2003. Long-term change and implications for the management of wood-pastures: experience over 40 years from Denny Wood, New Forest. Forestry 76, 19–43. doi:10.1093/forestry/76.1.19</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Nakagawa, S., Schielzeth, H., 2013. A general and simple method for obtaining R 2 from generalized linear mixed-effects models. Methods Ecol. Evol. 4, 133–142. doi:10.1111/j.2041-210x.2012.00261.x</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Newton, A.C., 2010. Biodiversity in the New Forest.</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Newton, A.C., 2011. Social-ecological resilience and biodiversity conservation in a 900-yearold protected area. Ecol. Soc. 16. doi:http://dx.doi.org/10.5751/ES-04308-160413</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Newton, A.C., Cantarello, E., 2015. Restoration of forest resilience: an achievable goal? New For. In review.</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Newton, A.C., Cantarello, E., Tejedor, N., Myers, G., 2013. Dynamics and Conservation Management of a Wooded Landscape under High Herbivore Pressure. Int. J. Biodivers. 2013, 1–15. doi:10.1155/2013/273948</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O’Connor, R.S., Hails, R.S., Thomas, J. a., 2014. Accounting for habitat when considering climate: Has the niche of the Adonis blue butterfly changed in the UK? Oecologia 174, 1463–1472. doi:10.1007/s00442-013-2850-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Pautasso, M., Aas, G., Queloz, V., Holdenrieder, O., 2013. European ash (Fraxinus excelsior) dieback – A conservation biology challenge. Biol. Conserv. 158, 37–49. doi:10.1016/j.biocon.2012.08.026</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Pedersen, B.S., 1998. The role of stress in the mortality of midwestern oaks as indicated by growth prior to death. Ecology 79, 79–93. doi:10.1890/0012-9658(1998)079[0079:TROSIT]2.0.CO;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lastRenderedPageBreak/>
        <w:t>Pedersen, B.S., 1999. The mortality of midwestern overstory oaks as a bioindicator of environmental stress. Ecol. Appl. 9, 1017–1027. doi:10.1890/1051-0761(1999)009[1017:TMOMOO]2.0.CO;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Peterken, G., Mountford, E.P., 1996. Effects of drought on beech in Lady Park Wood, an unmanaged mixed deciduous woodland. Forestry 69, 125–136. doi:10.1093/forestry/69.2.12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Peterson, C.H., 1984. Does a rigorous criterion for environmental identity preclude the existence of multiple stable points? Am. Nat. 127–133.</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Petraitis, P., 2013. Multiple Stable States in Natural Ecosystems. Oxford University Press.</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Power, S.A., Ashmore, M.R., Ling, K.A., 1995. Recent trends in beech tree health in southern Britain and the influence of soil type. Water, Air, Soil Pollut. 85, 1293–1298. doi:10.1007/BF00477160</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R Development Core Team, 2011. R: A Language and Environment for Statistical Computing. R Foundation for Statistical Computing, Vienna, Austria.</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Rietkerk, M., Dekker, S.C., de Ruiter, P.C., van de Koppel, J., 2004. Self-organized patchiness and catastrophic shifts in ecosystems. Science 305, 1926–1929. doi:10.1126/science.1101867</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Sala, A., Piper, F., Hoch, G., 2010. Physiological mechanisms of drought-induced tree mortality are far from being resolved. New Phytol. 186, 274–281. doi:10.1111/j.1469-8137.2009.03167.x</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Scheffer, M., Carpenter, S., Foley, J.A., Folke, C., Walker, B., 2001. Catastrophic shifts in ecosystems. Nature 413, 591–6. doi:10.1038/35098000</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Scheffer, M., Carpenter, S.R., 2003. Catastrophic regime shifts in ecosystems: linking theory to observation. Trends Ecol. Evol. 18, 648–656. doi:http://dx.doi.org/10.1016/j.tree.2003.09.00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 xml:space="preserve">Scheffer, M., Carpenter, S.R., Lenton, T.M., Bascompte, J., Brock, W., Dakos, V., van de Koppel, J., van de Leemput, I. a., Levin, S. a., van Nes, E.H., Pascual, M., </w:t>
      </w:r>
      <w:r w:rsidRPr="008F2491">
        <w:rPr>
          <w:rFonts w:ascii="Arial" w:hAnsi="Arial" w:cs="Arial"/>
          <w:noProof/>
        </w:rPr>
        <w:lastRenderedPageBreak/>
        <w:t>Vandermeer, J., 2012. Anticipating Critical Transitions. Science (80-. ). 338, 344–348. doi:10.1126/science.1225244</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Staver, a C., Archibald, S., Levin, S. a, 2011. The global extent and determinants of savanna and forest as alternative biome states. Science 334, 230–2. doi:10.1126/science.121046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Toms, J.D., Lesperance, M.L., 2003. Piecewise regression: a tool for identifying ecological thresholds. Ecology 84, 2034–2041. doi:10.1890/02-0472</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Tubbs, C.R., 2001. The New Forest: history, ecology and conservation. New Forest Ninth Centenary Trust.</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Violle, C., Navas, M.-L., Vile, D., Kazakou, E., Fortunel, C., Hummel, I., Garnier, E., 2007. Let the concept of trait be functional! Oikos 116, 882–892. doi:10.1111/j.0030-1299.2007.15559.x</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Walker, B., Holling, C.S., Carpenter, S.R., Kinzig, A., 2004. Resilience, adaptability and transformability in social--ecological systems. Ecol. Soc. 9, 5.</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lastRenderedPageBreak/>
        <w:t>Warton, D.I., Hui, F.K.C., 2011. The arcsine is asinine: The analysis of proportions in ecology. Ecology 92, 3–10. doi:10.1890/10-0340.1</w:t>
      </w:r>
    </w:p>
    <w:p w:rsidR="008F2491" w:rsidRPr="008F2491" w:rsidRDefault="008F2491">
      <w:pPr>
        <w:pStyle w:val="NormalWeb"/>
        <w:ind w:left="480" w:hanging="480"/>
        <w:divId w:val="1846556934"/>
        <w:rPr>
          <w:rFonts w:ascii="Arial" w:hAnsi="Arial" w:cs="Arial"/>
          <w:noProof/>
        </w:rPr>
      </w:pPr>
      <w:r w:rsidRPr="008F2491">
        <w:rPr>
          <w:rFonts w:ascii="Arial" w:hAnsi="Arial" w:cs="Arial"/>
          <w:noProof/>
        </w:rPr>
        <w:t>Wickham, H., 2009. ggplot2: elegant graphics for data analysis. Springer, New York.</w:t>
      </w:r>
    </w:p>
    <w:p w:rsidR="00B32FDF" w:rsidRDefault="00CA2DD6" w:rsidP="008F2491">
      <w:pPr>
        <w:pStyle w:val="NormalWeb"/>
        <w:ind w:left="480" w:hanging="480"/>
        <w:divId w:val="506598186"/>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w:t>
      </w:r>
      <w:ins w:id="176" w:author="Paul Evans" w:date="2015-05-06T10:42:00Z">
        <w:r w:rsidRPr="0039134F">
          <w:rPr>
            <w:rFonts w:ascii="Arial" w:hAnsi="Arial" w:cs="Arial"/>
          </w:rPr>
          <w:t>20</w:t>
        </w:r>
      </w:ins>
      <w:ins w:id="177" w:author="Paul,Evans" w:date="2015-05-03T20:05:00Z">
        <w:r w:rsidR="00B47C4E">
          <w:rPr>
            <w:rFonts w:ascii="Arial" w:hAnsi="Arial" w:cs="Arial"/>
          </w:rPr>
          <w:t xml:space="preserve"> </w:t>
        </w:r>
      </w:ins>
      <w:ins w:id="178" w:author="Paul Evans" w:date="2015-05-06T10:42:00Z">
        <w:r w:rsidRPr="0039134F">
          <w:rPr>
            <w:rFonts w:ascii="Arial" w:hAnsi="Arial" w:cs="Arial"/>
          </w:rPr>
          <w:t>x</w:t>
        </w:r>
      </w:ins>
      <w:ins w:id="179" w:author="Paul,Evans" w:date="2015-05-03T20:06:00Z">
        <w:r w:rsidR="00B47C4E">
          <w:rPr>
            <w:rFonts w:ascii="Arial" w:hAnsi="Arial" w:cs="Arial"/>
          </w:rPr>
          <w:t xml:space="preserve"> </w:t>
        </w:r>
      </w:ins>
      <w:ins w:id="180" w:author="Paul Evans" w:date="2015-05-06T10:42:00Z">
        <w:r w:rsidRPr="0039134F">
          <w:rPr>
            <w:rFonts w:ascii="Arial" w:hAnsi="Arial" w:cs="Arial"/>
          </w:rPr>
          <w:t>20m</w:t>
        </w:r>
      </w:ins>
      <w:del w:id="181" w:author="Paul Evans" w:date="2015-05-06T10:42:00Z">
        <w:r w:rsidRPr="0039134F">
          <w:rPr>
            <w:rFonts w:ascii="Arial" w:hAnsi="Arial" w:cs="Arial"/>
          </w:rPr>
          <w:delText>20x20m</w:delText>
        </w:r>
      </w:del>
      <w:r w:rsidRPr="0039134F">
        <w:rPr>
          <w:rFonts w:ascii="Arial" w:hAnsi="Arial" w:cs="Arial"/>
        </w:rPr>
        <w:t xml:space="preserve">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headerReference w:type="default" r:id="rId17"/>
      <w:footerReference w:type="default" r:id="rId18"/>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d" w:date="2015-05-02T22:04:00Z" w:initials="E">
    <w:p w:rsidR="00476A4D" w:rsidRDefault="00476A4D">
      <w:pPr>
        <w:pStyle w:val="CommentText"/>
      </w:pPr>
      <w:r>
        <w:rPr>
          <w:rStyle w:val="CommentReference"/>
        </w:rPr>
        <w:annotationRef/>
      </w:r>
      <w:r>
        <w:t>Conservation</w:t>
      </w:r>
    </w:p>
  </w:comment>
  <w:comment w:id="3" w:author="Ed" w:date="2015-05-03T20:03:00Z" w:initials="E">
    <w:p w:rsidR="00476A4D" w:rsidRDefault="00476A4D">
      <w:pPr>
        <w:pStyle w:val="CommentText"/>
      </w:pPr>
      <w:r>
        <w:rPr>
          <w:rStyle w:val="CommentReference"/>
        </w:rPr>
        <w:annotationRef/>
      </w:r>
      <w:r>
        <w:t xml:space="preserve">The paper is principally about the </w:t>
      </w:r>
      <w:r w:rsidRPr="00A57BBA">
        <w:rPr>
          <w:u w:val="single"/>
        </w:rPr>
        <w:t>pattern</w:t>
      </w:r>
      <w:r>
        <w:t xml:space="preserve"> of dieback/mortality and canopy opening and </w:t>
      </w:r>
      <w:r w:rsidRPr="00A57BBA">
        <w:rPr>
          <w:u w:val="single"/>
        </w:rPr>
        <w:t>response</w:t>
      </w:r>
      <w:r>
        <w:t xml:space="preserve"> of the ground vegetation (rather than the processes driving this), so I think this needs to be revised</w:t>
      </w:r>
    </w:p>
  </w:comment>
  <w:comment w:id="5" w:author="Ed" w:date="2015-05-03T11:51:00Z" w:initials="E">
    <w:p w:rsidR="00476A4D" w:rsidRDefault="00476A4D">
      <w:pPr>
        <w:pStyle w:val="CommentText"/>
      </w:pPr>
      <w:r>
        <w:rPr>
          <w:rStyle w:val="CommentReference"/>
        </w:rPr>
        <w:annotationRef/>
      </w:r>
      <w:r>
        <w:t>Again, strictly speaking this is only partly due to a lack of long-term monitoring data</w:t>
      </w:r>
    </w:p>
  </w:comment>
  <w:comment w:id="6" w:author="Ed" w:date="2015-05-04T20:49:00Z" w:initials="E">
    <w:p w:rsidR="00476A4D" w:rsidRDefault="00476A4D">
      <w:pPr>
        <w:pStyle w:val="CommentText"/>
      </w:pPr>
      <w:r>
        <w:rPr>
          <w:rStyle w:val="CommentReference"/>
        </w:rPr>
        <w:annotationRef/>
      </w:r>
      <w:r>
        <w:t>However, it’s hardly your typical “forest ecosystem” – it is a rather heavily grazed/browsed wood-pasture, and this has had very significant effects, especially on tree regeneration and the ground vegetation</w:t>
      </w:r>
    </w:p>
  </w:comment>
  <w:comment w:id="7" w:author="Ed" w:date="2015-05-04T20:50:00Z" w:initials="E">
    <w:p w:rsidR="00476A4D" w:rsidRDefault="00476A4D">
      <w:pPr>
        <w:pStyle w:val="CommentText"/>
      </w:pPr>
      <w:r>
        <w:rPr>
          <w:rStyle w:val="CommentReference"/>
        </w:rPr>
        <w:annotationRef/>
      </w:r>
      <w:r>
        <w:t xml:space="preserve">I can’t go along with this suggestion, it’s not backed up by any data or observations at Denny. Yes, average temperate has risen, but </w:t>
      </w:r>
      <w:r>
        <w:rPr>
          <w:rStyle w:val="CommentReference"/>
        </w:rPr>
        <w:annotationRef/>
      </w:r>
      <w:r>
        <w:t>the records we have indicate that beech mortality has mainly been driven by the severe drought of 1976 and its lagged impacts, together with later windstorm damage and squirrel debarking; subsequent dry years, fugal attacks, ozone and (possibly) atmospheric N pollution may well have contributed/exacerbated matters; I haven’t seen any evidence of novel pathnogenic fungi causing beech mortality at Denny.</w:t>
      </w:r>
    </w:p>
  </w:comment>
  <w:comment w:id="13" w:author="Ed" w:date="2015-05-03T12:27:00Z" w:initials="E">
    <w:p w:rsidR="00476A4D" w:rsidRDefault="00476A4D">
      <w:pPr>
        <w:pStyle w:val="CommentText"/>
      </w:pPr>
      <w:r>
        <w:rPr>
          <w:rStyle w:val="CommentReference"/>
        </w:rPr>
        <w:annotationRef/>
      </w:r>
      <w:r>
        <w:t>Repetition, covered in methods</w:t>
      </w:r>
    </w:p>
  </w:comment>
  <w:comment w:id="37" w:author="Ed" w:date="2015-05-04T19:53:00Z" w:initials="E">
    <w:p w:rsidR="00476A4D" w:rsidRDefault="00476A4D">
      <w:pPr>
        <w:pStyle w:val="CommentText"/>
      </w:pPr>
      <w:r>
        <w:rPr>
          <w:rStyle w:val="CommentReference"/>
        </w:rPr>
        <w:annotationRef/>
      </w:r>
      <w:r>
        <w:t xml:space="preserve">The original text didn’t really cover what has happened </w:t>
      </w:r>
    </w:p>
  </w:comment>
  <w:comment w:id="54" w:author="Ed" w:date="2015-05-04T19:57:00Z" w:initials="E">
    <w:p w:rsidR="00476A4D" w:rsidRDefault="00476A4D" w:rsidP="00D931CA">
      <w:pPr>
        <w:pStyle w:val="CommentText"/>
      </w:pPr>
      <w:r>
        <w:rPr>
          <w:rStyle w:val="CommentReference"/>
        </w:rPr>
        <w:annotationRef/>
      </w:r>
      <w:r>
        <w:t xml:space="preserve">I’m not sure what you mean here by “regional-scale dieback event”, and if these references are being used to refer to this dieback event and/or its association with climate change. Note that the Power et al </w:t>
      </w:r>
      <w:r w:rsidRPr="00047602">
        <w:t xml:space="preserve">paper </w:t>
      </w:r>
      <w:r>
        <w:t>examined crown condition not mortality.</w:t>
      </w:r>
    </w:p>
    <w:p w:rsidR="00476A4D" w:rsidRDefault="00476A4D" w:rsidP="00217A56">
      <w:pPr>
        <w:pStyle w:val="CommentText"/>
      </w:pPr>
    </w:p>
    <w:p w:rsidR="00476A4D" w:rsidRDefault="00476A4D">
      <w:pPr>
        <w:pStyle w:val="CommentText"/>
      </w:pPr>
      <w:r>
        <w:t xml:space="preserve">Yes, the 1976 drought and subsequent dry years have (obviously) affected beech across southern Britain, as have regional ozone events, and severe windstorms (notably in 1987 and 1990). Within the New Forest, this has resulted in sizeable areas of “canopy collapse” in some mature beech-oak stands (see Map 9 in Peterken, Spencer &amp; Field 1999, FC A&amp;O management plan). Tubbs (2001) estimated that the 1976 drought alone killed some 4500 mature beech in the New Forest, with others dying later. </w:t>
      </w:r>
    </w:p>
    <w:p w:rsidR="00476A4D" w:rsidRDefault="00476A4D">
      <w:pPr>
        <w:pStyle w:val="CommentText"/>
      </w:pPr>
    </w:p>
    <w:p w:rsidR="00476A4D" w:rsidRDefault="00476A4D">
      <w:pPr>
        <w:pStyle w:val="CommentText"/>
      </w:pPr>
      <w:r>
        <w:t xml:space="preserve">And it certainly stretching things, to say that major tree mortality at Denny appears to be associated with ‘climate change’. </w:t>
      </w:r>
    </w:p>
  </w:comment>
  <w:comment w:id="60" w:author="Ed" w:date="2015-05-03T13:08:00Z" w:initials="E">
    <w:p w:rsidR="00476A4D" w:rsidRDefault="00476A4D">
      <w:pPr>
        <w:pStyle w:val="CommentText"/>
      </w:pPr>
      <w:r>
        <w:rPr>
          <w:rStyle w:val="CommentReference"/>
        </w:rPr>
        <w:annotationRef/>
      </w:r>
      <w:r>
        <w:t>This is what the paper should focus on</w:t>
      </w:r>
    </w:p>
  </w:comment>
  <w:comment w:id="62" w:author="Ed" w:date="2015-05-03T20:25:00Z" w:initials="E">
    <w:p w:rsidR="00476A4D" w:rsidRDefault="00476A4D">
      <w:pPr>
        <w:pStyle w:val="CommentText"/>
      </w:pPr>
      <w:r>
        <w:t>Agreed, this is covered very well</w:t>
      </w:r>
    </w:p>
  </w:comment>
  <w:comment w:id="65" w:author="Ed" w:date="2015-05-04T20:03:00Z" w:initials="E">
    <w:p w:rsidR="00476A4D" w:rsidRDefault="00476A4D">
      <w:pPr>
        <w:pStyle w:val="CommentText"/>
      </w:pPr>
      <w:r>
        <w:rPr>
          <w:rStyle w:val="CommentReference"/>
        </w:rPr>
        <w:annotationRef/>
      </w:r>
      <w:r>
        <w:t>I can’t see that the paper really does this. Yes, there is some text in the discussion, but this hardly progresses the detailed info presented in the 1999/2003 papers on the ecological processes driving change.</w:t>
      </w:r>
    </w:p>
  </w:comment>
  <w:comment w:id="66" w:author="Ed" w:date="2015-05-04T20:03:00Z" w:initials="E">
    <w:p w:rsidR="00476A4D" w:rsidRDefault="00476A4D" w:rsidP="00975E91">
      <w:pPr>
        <w:pStyle w:val="CommentText"/>
      </w:pPr>
      <w:r>
        <w:rPr>
          <w:rStyle w:val="CommentReference"/>
        </w:rPr>
        <w:annotationRef/>
      </w:r>
      <w:r>
        <w:t xml:space="preserve">Not sure this is worded terribly well – “responses” rather than “consequences”  - it should also say ground vegetation rather than plant biodiversity. </w:t>
      </w:r>
    </w:p>
  </w:comment>
  <w:comment w:id="67" w:author="Ed" w:date="2015-05-04T20:06:00Z" w:initials="E">
    <w:p w:rsidR="00476A4D" w:rsidRDefault="00476A4D">
      <w:pPr>
        <w:pStyle w:val="CommentText"/>
      </w:pPr>
      <w:r>
        <w:rPr>
          <w:rStyle w:val="CommentReference"/>
        </w:rPr>
        <w:annotationRef/>
      </w:r>
      <w:r>
        <w:t xml:space="preserve">The missing aim here is the written in the last part of the previous sentence = explore the data set from the perspective of </w:t>
      </w:r>
      <w:r w:rsidRPr="00F16D2A">
        <w:t>ecosystem thresholds and regime shifts</w:t>
      </w:r>
      <w:r w:rsidRPr="00F16D2A">
        <w:annotationRef/>
      </w:r>
      <w:r>
        <w:t>.</w:t>
      </w:r>
    </w:p>
  </w:comment>
  <w:comment w:id="69" w:author="Ed" w:date="2015-05-04T20:10:00Z" w:initials="E">
    <w:p w:rsidR="00476A4D" w:rsidRDefault="00476A4D">
      <w:pPr>
        <w:pStyle w:val="CommentText"/>
      </w:pPr>
      <w:r>
        <w:rPr>
          <w:rStyle w:val="CommentReference"/>
        </w:rPr>
        <w:annotationRef/>
      </w:r>
      <w:r>
        <w:t>This always seems like a meaningless stat to me! Suggest adding values for warmest and coldest months, and something on the variation in rainfall during the year. How often are very dry years?</w:t>
      </w:r>
    </w:p>
  </w:comment>
  <w:comment w:id="73" w:author="Ed" w:date="2015-05-04T20:11:00Z" w:initials="E">
    <w:p w:rsidR="00476A4D" w:rsidRDefault="00476A4D">
      <w:pPr>
        <w:pStyle w:val="CommentText"/>
      </w:pPr>
      <w:r>
        <w:rPr>
          <w:rStyle w:val="CommentReference"/>
        </w:rPr>
        <w:annotationRef/>
      </w:r>
      <w:r>
        <w:t xml:space="preserve">Surely the primary reference here is Tubbs? </w:t>
      </w:r>
    </w:p>
  </w:comment>
  <w:comment w:id="77" w:author="Ed" w:date="2015-05-03T20:33:00Z" w:initials="E">
    <w:p w:rsidR="00476A4D" w:rsidRDefault="00476A4D">
      <w:pPr>
        <w:pStyle w:val="CommentText"/>
      </w:pPr>
      <w:r>
        <w:rPr>
          <w:rStyle w:val="CommentReference"/>
        </w:rPr>
        <w:annotationRef/>
      </w:r>
      <w:r>
        <w:t xml:space="preserve">Their dbh or gbh were measured </w:t>
      </w:r>
    </w:p>
  </w:comment>
  <w:comment w:id="80" w:author="Paul,Evans" w:date="2015-05-03T20:07:00Z" w:initials="PE">
    <w:p w:rsidR="00476A4D" w:rsidRDefault="00476A4D">
      <w:pPr>
        <w:pStyle w:val="CommentText"/>
      </w:pPr>
      <w:r>
        <w:rPr>
          <w:rStyle w:val="CommentReference"/>
        </w:rPr>
        <w:annotationRef/>
      </w:r>
      <w:r>
        <w:t>Diameter tapes?</w:t>
      </w:r>
    </w:p>
  </w:comment>
  <w:comment w:id="84" w:author="Paul,Evans" w:date="2015-05-03T20:07:00Z" w:initials="PE">
    <w:p w:rsidR="00476A4D" w:rsidRDefault="00476A4D">
      <w:pPr>
        <w:pStyle w:val="CommentText"/>
      </w:pPr>
      <w:r>
        <w:rPr>
          <w:rStyle w:val="CommentReference"/>
        </w:rPr>
        <w:annotationRef/>
      </w:r>
      <w:r>
        <w:t>There was also an ‘alive but fallen (horizontal)’ option</w:t>
      </w:r>
    </w:p>
  </w:comment>
  <w:comment w:id="85" w:author="Ed" w:date="2015-05-04T20:24:00Z" w:initials="E">
    <w:p w:rsidR="00476A4D" w:rsidRDefault="00476A4D">
      <w:pPr>
        <w:pStyle w:val="CommentText"/>
      </w:pPr>
      <w:r>
        <w:rPr>
          <w:rStyle w:val="CommentReference"/>
        </w:rPr>
        <w:annotationRef/>
      </w:r>
      <w:r>
        <w:t>How did you deal with multi-stemmed individuals?</w:t>
      </w:r>
    </w:p>
  </w:comment>
  <w:comment w:id="90" w:author="Ed" w:date="2015-05-04T20:24:00Z" w:initials="E">
    <w:p w:rsidR="00476A4D" w:rsidRDefault="00476A4D">
      <w:pPr>
        <w:pStyle w:val="CommentText"/>
      </w:pPr>
      <w:r>
        <w:rPr>
          <w:rStyle w:val="CommentReference"/>
        </w:rPr>
        <w:annotationRef/>
      </w:r>
      <w:r>
        <w:t>Not before 2014 - the whole 20x20m plot was recorded</w:t>
      </w:r>
    </w:p>
  </w:comment>
  <w:comment w:id="92" w:author="Paul,Evans" w:date="2015-05-03T20:07:00Z" w:initials="PE">
    <w:p w:rsidR="00476A4D" w:rsidRDefault="00476A4D">
      <w:pPr>
        <w:pStyle w:val="CommentText"/>
      </w:pPr>
      <w:r>
        <w:rPr>
          <w:rStyle w:val="CommentReference"/>
        </w:rPr>
        <w:annotationRef/>
      </w:r>
      <w:r>
        <w:t>Capitalised?</w:t>
      </w:r>
    </w:p>
  </w:comment>
  <w:comment w:id="91" w:author="Elena,Cantarello" w:date="2015-04-22T11:51:00Z" w:initials="EC">
    <w:p w:rsidR="00476A4D" w:rsidRDefault="00476A4D">
      <w:pPr>
        <w:pStyle w:val="CommentText"/>
        <w:rPr>
          <w:rFonts w:ascii="Arial" w:hAnsi="Arial" w:cs="Arial"/>
        </w:rPr>
      </w:pPr>
      <w:r>
        <w:rPr>
          <w:rStyle w:val="CommentReference"/>
        </w:rPr>
        <w:annotationRef/>
      </w:r>
      <w:r>
        <w:t>I think this part is not 100% clear. I would number your five groups as follows…</w:t>
      </w:r>
      <w:r>
        <w:rPr>
          <w:rFonts w:ascii="Arial" w:hAnsi="Arial" w:cs="Arial"/>
        </w:rPr>
        <w:t xml:space="preserve">namely (i) stable or increasing, or (ii) </w:t>
      </w:r>
      <w:r w:rsidRPr="0039134F">
        <w:rPr>
          <w:rFonts w:ascii="Arial" w:hAnsi="Arial" w:cs="Arial"/>
        </w:rPr>
        <w:t xml:space="preserve">0-25%, </w:t>
      </w:r>
      <w:r>
        <w:rPr>
          <w:rFonts w:ascii="Arial" w:hAnsi="Arial" w:cs="Arial"/>
        </w:rPr>
        <w:t xml:space="preserve">(iii) </w:t>
      </w:r>
      <w:r w:rsidRPr="0039134F">
        <w:rPr>
          <w:rFonts w:ascii="Arial" w:hAnsi="Arial" w:cs="Arial"/>
        </w:rPr>
        <w:t xml:space="preserve">25-50%, </w:t>
      </w:r>
      <w:r>
        <w:rPr>
          <w:rFonts w:ascii="Arial" w:hAnsi="Arial" w:cs="Arial"/>
        </w:rPr>
        <w:t xml:space="preserve">(iv) </w:t>
      </w:r>
      <w:r w:rsidRPr="0039134F">
        <w:rPr>
          <w:rFonts w:ascii="Arial" w:hAnsi="Arial" w:cs="Arial"/>
        </w:rPr>
        <w:t xml:space="preserve">50-75% or </w:t>
      </w:r>
      <w:r>
        <w:rPr>
          <w:rFonts w:ascii="Arial" w:hAnsi="Arial" w:cs="Arial"/>
        </w:rPr>
        <w:t xml:space="preserve">(v) </w:t>
      </w:r>
      <w:r w:rsidRPr="0039134F">
        <w:rPr>
          <w:rFonts w:ascii="Arial" w:hAnsi="Arial" w:cs="Arial"/>
        </w:rPr>
        <w:t xml:space="preserve">75-100% loss of </w:t>
      </w:r>
      <w:r>
        <w:rPr>
          <w:rFonts w:ascii="Arial" w:hAnsi="Arial" w:cs="Arial"/>
        </w:rPr>
        <w:t>BA.</w:t>
      </w:r>
    </w:p>
    <w:p w:rsidR="00476A4D" w:rsidRDefault="00476A4D">
      <w:pPr>
        <w:pStyle w:val="CommentText"/>
      </w:pPr>
      <w:r>
        <w:rPr>
          <w:rFonts w:ascii="Arial" w:hAnsi="Arial" w:cs="Arial"/>
        </w:rPr>
        <w:t>Also not 100% clear is: if you define declining plots as those with ≥25% reduction in BA, then is the group 0-25% loss considered as stable?</w:t>
      </w:r>
    </w:p>
  </w:comment>
  <w:comment w:id="95" w:author="Ed" w:date="2015-05-03T20:37:00Z" w:initials="E">
    <w:p w:rsidR="00476A4D" w:rsidRDefault="00476A4D">
      <w:pPr>
        <w:pStyle w:val="CommentText"/>
      </w:pPr>
      <w:r>
        <w:rPr>
          <w:rStyle w:val="CommentReference"/>
        </w:rPr>
        <w:annotationRef/>
      </w:r>
      <w:r>
        <w:t>Not sure why you say ‘biodiversity’ here – need to be precise what was assessed</w:t>
      </w:r>
    </w:p>
  </w:comment>
  <w:comment w:id="96" w:author="Elena,Cantarello" w:date="2015-04-22T11:04:00Z" w:initials="EC">
    <w:p w:rsidR="00476A4D" w:rsidRDefault="00476A4D">
      <w:pPr>
        <w:pStyle w:val="CommentText"/>
      </w:pPr>
      <w:r>
        <w:rPr>
          <w:rStyle w:val="CommentReference"/>
        </w:rPr>
        <w:annotationRef/>
      </w:r>
      <w:r>
        <w:t>19+27= 46 whereas 43+18=61. I think you need to clarify why the total number of plots is different during the first interval compared to 1996-1996/9.</w:t>
      </w:r>
    </w:p>
    <w:p w:rsidR="00476A4D" w:rsidRDefault="00476A4D">
      <w:pPr>
        <w:pStyle w:val="CommentText"/>
      </w:pPr>
      <w:r>
        <w:t>Also I think one is expecting a total number of 66 plots based on what you say under the ‘data collection’ paragraph.</w:t>
      </w:r>
    </w:p>
  </w:comment>
  <w:comment w:id="97" w:author="Paul,Evans" w:date="2015-05-03T20:07:00Z" w:initials="PE">
    <w:p w:rsidR="00476A4D" w:rsidRDefault="00476A4D">
      <w:pPr>
        <w:pStyle w:val="CommentText"/>
      </w:pPr>
      <w:r>
        <w:rPr>
          <w:rStyle w:val="CommentReference"/>
        </w:rPr>
        <w:annotationRef/>
      </w:r>
      <w:r>
        <w:t>Should sentences start with a numerals?</w:t>
      </w:r>
    </w:p>
  </w:comment>
  <w:comment w:id="98" w:author="Elena,Cantarello" w:date="2015-04-22T11:08:00Z" w:initials="EC">
    <w:p w:rsidR="00476A4D" w:rsidRDefault="00476A4D">
      <w:pPr>
        <w:pStyle w:val="CommentText"/>
      </w:pPr>
      <w:r>
        <w:rPr>
          <w:rStyle w:val="CommentReference"/>
        </w:rPr>
        <w:annotationRef/>
      </w:r>
      <w:r>
        <w:t>Why not out of 16?</w:t>
      </w:r>
    </w:p>
  </w:comment>
  <w:comment w:id="103" w:author="Elena,Cantarello" w:date="2015-04-22T11:10:00Z" w:initials="EC">
    <w:p w:rsidR="00476A4D" w:rsidRDefault="00476A4D">
      <w:pPr>
        <w:pStyle w:val="CommentText"/>
      </w:pPr>
      <w:r>
        <w:rPr>
          <w:rStyle w:val="CommentReference"/>
        </w:rPr>
        <w:annotationRef/>
      </w:r>
      <w:r>
        <w:t>I think one might expect ‘out of 50’. So, you should make it clearer why ‘out of 45’.</w:t>
      </w:r>
    </w:p>
  </w:comment>
  <w:comment w:id="104" w:author="Elena,Cantarello" w:date="2015-04-22T11:07:00Z" w:initials="EC">
    <w:p w:rsidR="00476A4D" w:rsidRDefault="00476A4D">
      <w:pPr>
        <w:pStyle w:val="CommentText"/>
      </w:pPr>
      <w:r>
        <w:rPr>
          <w:rStyle w:val="CommentReference"/>
        </w:rPr>
        <w:annotationRef/>
      </w:r>
      <w:r>
        <w:t>Why not 16 plots?</w:t>
      </w:r>
    </w:p>
  </w:comment>
  <w:comment w:id="108" w:author="Ed" w:date="2015-05-03T20:58:00Z" w:initials="E">
    <w:p w:rsidR="00476A4D" w:rsidRDefault="00476A4D">
      <w:pPr>
        <w:pStyle w:val="CommentText"/>
      </w:pPr>
      <w:r>
        <w:rPr>
          <w:rStyle w:val="CommentReference"/>
        </w:rPr>
        <w:annotationRef/>
      </w:r>
      <w:r>
        <w:t xml:space="preserve">In general, a lot (too much) is made of the fact that some parts of the transects have definitely undergone “stand collapse”; there are still plenty of areas of closed high forest in the Inclosure and a good many scattered mature trees outside. </w:t>
      </w:r>
    </w:p>
  </w:comment>
  <w:comment w:id="109" w:author="Ed" w:date="2015-05-03T20:58:00Z" w:initials="E">
    <w:p w:rsidR="00476A4D" w:rsidRDefault="00476A4D" w:rsidP="00975C0D">
      <w:pPr>
        <w:pStyle w:val="CommentText"/>
      </w:pPr>
      <w:r>
        <w:rPr>
          <w:rStyle w:val="CommentReference"/>
        </w:rPr>
        <w:annotationRef/>
      </w:r>
      <w:r>
        <w:t>This needs to be revised. Our 1999 paper is the one to refer to rather than the short paper John and Peter put together after the 1984 recording. The 1976 drought was the trigger for widespread beech mortality, crown dieback and trunk necrosis in Denny – this released these latent fungi – some trees died immediately, others have taken a few or many years to finally succumb. At least some of the large beech that have died since 1996 suffered bark necrosis during the 1976 drought. I’d have to check how many losses have been due to wind-damage.</w:t>
      </w:r>
    </w:p>
  </w:comment>
  <w:comment w:id="111" w:author="Elena,Cantarello" w:date="2015-04-22T14:55:00Z" w:initials="EC">
    <w:p w:rsidR="00476A4D" w:rsidRDefault="00476A4D">
      <w:pPr>
        <w:pStyle w:val="CommentText"/>
      </w:pPr>
      <w:r>
        <w:rPr>
          <w:rStyle w:val="CommentReference"/>
        </w:rPr>
        <w:annotationRef/>
      </w:r>
      <w:r>
        <w:t>I would specify ’13 out of how many plots’?</w:t>
      </w:r>
    </w:p>
  </w:comment>
  <w:comment w:id="114" w:author="Ed" w:date="2015-05-04T20:41:00Z" w:initials="E">
    <w:p w:rsidR="00476A4D" w:rsidRDefault="00476A4D" w:rsidP="00047602">
      <w:pPr>
        <w:pStyle w:val="CommentText"/>
      </w:pPr>
      <w:r>
        <w:rPr>
          <w:rStyle w:val="CommentReference"/>
        </w:rPr>
        <w:annotationRef/>
      </w:r>
      <w:r>
        <w:t xml:space="preserve"> I have seen nothing to suggest this at Denny, neither in the field nor in the transect records.  I haven’t been able to return to Denny to fully assess the cause of mortality of trees that have died since 1996, but what data I have implicates further losses of beech impacted by the 1976 drought, recent gales (windstorms) and squirrel debarking.</w:t>
      </w:r>
    </w:p>
  </w:comment>
  <w:comment w:id="115" w:author="Ed" w:date="2015-05-02T21:55:00Z" w:initials="E">
    <w:p w:rsidR="00476A4D" w:rsidRDefault="00476A4D">
      <w:pPr>
        <w:pStyle w:val="CommentText"/>
      </w:pPr>
      <w:r>
        <w:rPr>
          <w:rStyle w:val="CommentReference"/>
        </w:rPr>
        <w:annotationRef/>
      </w:r>
      <w:r>
        <w:t>But what evidence is there this has driven beech mortality in Denny?</w:t>
      </w:r>
    </w:p>
  </w:comment>
  <w:comment w:id="130" w:author="Ed" w:date="2015-05-02T21:37:00Z" w:initials="E">
    <w:p w:rsidR="00476A4D" w:rsidRDefault="00476A4D">
      <w:pPr>
        <w:pStyle w:val="CommentText"/>
      </w:pPr>
      <w:r>
        <w:rPr>
          <w:rStyle w:val="CommentReference"/>
        </w:rPr>
        <w:annotationRef/>
      </w:r>
      <w:r>
        <w:t xml:space="preserve">?? The Power et al </w:t>
      </w:r>
      <w:r w:rsidRPr="00047602">
        <w:t xml:space="preserve">paper is </w:t>
      </w:r>
      <w:r>
        <w:t xml:space="preserve">(i) </w:t>
      </w:r>
      <w:r w:rsidRPr="00047602">
        <w:t>based on data from 1987–1994</w:t>
      </w:r>
      <w:r>
        <w:t xml:space="preserve">; and (ii) examined crown condition not mortality. </w:t>
      </w:r>
      <w:r w:rsidRPr="00047602">
        <w:t>It states that crown thinness [not mortality] in beech deteriorated markedly at many sites, although substantial recovery was seen in 1993 and 1994. Condition was worse on poorly drained, acidic soils</w:t>
      </w:r>
      <w:r>
        <w:t>, and deteriorated</w:t>
      </w:r>
      <w:r w:rsidRPr="00047602">
        <w:t xml:space="preserve"> after dry summers and high ozone concentrations </w:t>
      </w:r>
      <w:r>
        <w:t xml:space="preserve">in </w:t>
      </w:r>
      <w:r w:rsidRPr="00047602">
        <w:t xml:space="preserve">1989 and 1990. </w:t>
      </w:r>
      <w:r>
        <w:t xml:space="preserve">The </w:t>
      </w:r>
      <w:r w:rsidRPr="00047602">
        <w:t>results support earlier findings that climate, in particular the severe drought of 1975/76, had long term effects on canopy development of trees at some of the sites.</w:t>
      </w:r>
    </w:p>
  </w:comment>
  <w:comment w:id="140" w:author="Ed" w:date="2015-05-02T21:35:00Z" w:initials="E">
    <w:p w:rsidR="00476A4D" w:rsidRDefault="00476A4D" w:rsidP="00047602">
      <w:pPr>
        <w:pStyle w:val="CommentText"/>
      </w:pPr>
      <w:r>
        <w:rPr>
          <w:rStyle w:val="CommentReference"/>
        </w:rPr>
        <w:annotationRef/>
      </w:r>
      <w:r>
        <w:t>Does this reference really provide field evidence to support this statement?</w:t>
      </w:r>
    </w:p>
  </w:comment>
  <w:comment w:id="142" w:author="Ed" w:date="2015-05-02T21:38:00Z" w:initials="E">
    <w:p w:rsidR="00476A4D" w:rsidRDefault="00476A4D">
      <w:pPr>
        <w:pStyle w:val="CommentText"/>
      </w:pPr>
      <w:r>
        <w:rPr>
          <w:rStyle w:val="CommentReference"/>
        </w:rPr>
        <w:annotationRef/>
      </w:r>
      <w:r>
        <w:t xml:space="preserve">Repetition </w:t>
      </w:r>
    </w:p>
  </w:comment>
  <w:comment w:id="143" w:author="Ed" w:date="2015-05-05T10:47:00Z" w:initials="E">
    <w:p w:rsidR="00476A4D" w:rsidRDefault="00476A4D">
      <w:pPr>
        <w:pStyle w:val="CommentText"/>
      </w:pPr>
      <w:r>
        <w:rPr>
          <w:rStyle w:val="CommentReference"/>
        </w:rPr>
        <w:annotationRef/>
      </w:r>
      <w:r>
        <w:t xml:space="preserve">This seems to me to be misleading. Whilst it can be viewed as part of wider general decline in beech in (parts of) Europe (this needs clear referencing to support what seems like a bold statement), the timing of the main drought event differs by 27 years (!), and with no particular </w:t>
      </w:r>
      <w:r w:rsidRPr="00CF1547">
        <w:t>association with Phytophthora in the New Forest</w:t>
      </w:r>
      <w:r>
        <w:t>.</w:t>
      </w:r>
    </w:p>
  </w:comment>
  <w:comment w:id="151" w:author="Paul,Evans" w:date="2015-05-03T20:07:00Z" w:initials="PE">
    <w:p w:rsidR="00476A4D" w:rsidRDefault="00476A4D">
      <w:pPr>
        <w:pStyle w:val="CommentText"/>
      </w:pPr>
      <w:r>
        <w:rPr>
          <w:rStyle w:val="CommentReference"/>
        </w:rPr>
        <w:annotationRef/>
      </w:r>
      <w:r>
        <w:t xml:space="preserve">Forestry commission page about Phytophtora in the New Forest: </w:t>
      </w:r>
      <w:r w:rsidRPr="00225573">
        <w:t>http://www.forestry.gov.uk/forestry/infd-8elbrv</w:t>
      </w:r>
      <w:r>
        <w:t>.</w:t>
      </w:r>
      <w:r>
        <w:br/>
      </w:r>
      <w:r>
        <w:br/>
        <w:t>Also, there are signs of the disease on some of my plots and nearby areas.</w:t>
      </w:r>
    </w:p>
  </w:comment>
  <w:comment w:id="144" w:author="Ed" w:date="2015-05-05T10:49:00Z" w:initials="E">
    <w:p w:rsidR="00476A4D" w:rsidRDefault="00476A4D" w:rsidP="00DC015C">
      <w:pPr>
        <w:pStyle w:val="CommentText"/>
      </w:pPr>
      <w:r>
        <w:rPr>
          <w:rStyle w:val="CommentReference"/>
        </w:rPr>
        <w:annotationRef/>
      </w:r>
      <w:r>
        <w:t>This seems to getting rather speculative without there being some sort of observation of Phytophthora impacts in the New Forest.</w:t>
      </w:r>
    </w:p>
    <w:p w:rsidR="00476A4D" w:rsidRDefault="00476A4D" w:rsidP="00DC015C">
      <w:pPr>
        <w:pStyle w:val="CommentText"/>
      </w:pPr>
    </w:p>
    <w:p w:rsidR="00476A4D" w:rsidRPr="00DC015C" w:rsidRDefault="00476A4D" w:rsidP="00DC015C">
      <w:pPr>
        <w:pStyle w:val="CommentText"/>
      </w:pPr>
      <w:r>
        <w:t>From what I can see (</w:t>
      </w:r>
      <w:hyperlink r:id="rId1" w:history="1">
        <w:r w:rsidRPr="005C084A">
          <w:rPr>
            <w:rStyle w:val="Hyperlink"/>
          </w:rPr>
          <w:t>http://baumkrankheiten.com/gallery/docs-en/beech_decline/index.html</w:t>
        </w:r>
      </w:hyperlink>
      <w:r>
        <w:t>), Jung appears to be referring to “beech bark disease”, the symptoms of which (</w:t>
      </w:r>
      <w:r w:rsidRPr="00A768FF">
        <w:t xml:space="preserve">increased transparency and crown dieback, small-sized and often yellowish foliage, root and collar rot and aerial bleeding cankers up to stem heights of &gt;20 m) </w:t>
      </w:r>
      <w:r>
        <w:t>I have never observed at Denny, though I haven’t been able to assess this in detail – I am hoping to do so, if I can get back to Denny this year to carry out for further fieldwork.</w:t>
      </w:r>
    </w:p>
  </w:comment>
  <w:comment w:id="154" w:author="Elena,Cantarello" w:date="2015-04-22T14:59:00Z" w:initials="EC">
    <w:p w:rsidR="00476A4D" w:rsidRDefault="00476A4D">
      <w:pPr>
        <w:pStyle w:val="CommentText"/>
      </w:pPr>
      <w:r>
        <w:rPr>
          <w:rStyle w:val="CommentReference"/>
        </w:rPr>
        <w:annotationRef/>
      </w:r>
      <w:r>
        <w:t xml:space="preserve">I would repeat </w:t>
      </w:r>
    </w:p>
  </w:comment>
  <w:comment w:id="161" w:author="Ed" w:date="2015-05-03T21:05:00Z" w:initials="E">
    <w:p w:rsidR="00476A4D" w:rsidRDefault="00476A4D">
      <w:pPr>
        <w:pStyle w:val="CommentText"/>
      </w:pPr>
      <w:r>
        <w:rPr>
          <w:rStyle w:val="CommentReference"/>
        </w:rPr>
        <w:annotationRef/>
      </w:r>
      <w:r>
        <w:t>What about influence of pony and deer grazing?</w:t>
      </w:r>
    </w:p>
  </w:comment>
  <w:comment w:id="162" w:author="Ed" w:date="2015-05-03T21:25:00Z" w:initials="E">
    <w:p w:rsidR="00476A4D" w:rsidRDefault="00476A4D">
      <w:pPr>
        <w:pStyle w:val="CommentText"/>
      </w:pPr>
      <w:r>
        <w:rPr>
          <w:rStyle w:val="CommentReference"/>
        </w:rPr>
        <w:annotationRef/>
      </w:r>
      <w:r>
        <w:t>I’d be cautious about such a simplistic statement – there’s a lot of positives in terms of the developments at Denny!</w:t>
      </w:r>
    </w:p>
  </w:comment>
  <w:comment w:id="163" w:author="Ed" w:date="2015-05-03T21:18:00Z" w:initials="E">
    <w:p w:rsidR="00476A4D" w:rsidRDefault="00476A4D">
      <w:pPr>
        <w:pStyle w:val="CommentText"/>
      </w:pPr>
      <w:r>
        <w:rPr>
          <w:rStyle w:val="CommentReference"/>
        </w:rPr>
        <w:annotationRef/>
      </w:r>
      <w:r>
        <w:t>Don’t you think this is over-generalising from what has happened at Denny to the future of the New Forest as a whole?</w:t>
      </w:r>
    </w:p>
  </w:comment>
  <w:comment w:id="175" w:author="Ed" w:date="2015-05-05T10:50:00Z" w:initials="E">
    <w:p w:rsidR="00476A4D" w:rsidRDefault="00476A4D">
      <w:pPr>
        <w:pStyle w:val="CommentText"/>
      </w:pPr>
      <w:r>
        <w:rPr>
          <w:rStyle w:val="CommentReference"/>
        </w:rPr>
        <w:annotationRef/>
      </w:r>
      <w:r>
        <w:t>Having only contributed a little to the writing of this paper and, moreover, not feeling comfortable with the material on possible causes of dieback, it might be better if I am simply listed in the acknowledgements, though this depends on how the text is changed.  It would be better to agree on this before submission of the pape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422B" w:rsidRDefault="00A5422B" w:rsidP="0061737A">
      <w:r>
        <w:separator/>
      </w:r>
    </w:p>
  </w:endnote>
  <w:endnote w:type="continuationSeparator" w:id="0">
    <w:p w:rsidR="00A5422B" w:rsidRDefault="00A5422B" w:rsidP="0061737A">
      <w:r>
        <w:continuationSeparator/>
      </w:r>
    </w:p>
  </w:endnote>
  <w:endnote w:type="continuationNotice" w:id="1">
    <w:p w:rsidR="00A5422B" w:rsidRDefault="00A542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6A4D" w:rsidRDefault="00476A4D">
    <w:pPr>
      <w:pStyle w:val="Footer"/>
      <w:jc w:val="center"/>
    </w:pPr>
    <w:r>
      <w:fldChar w:fldCharType="begin"/>
    </w:r>
    <w:r>
      <w:instrText xml:space="preserve"> PAGE   \* MERGEFORMAT </w:instrText>
    </w:r>
    <w:r>
      <w:fldChar w:fldCharType="separate"/>
    </w:r>
    <w:r w:rsidR="000D13A7">
      <w:rPr>
        <w:noProof/>
      </w:rPr>
      <w:t>1</w:t>
    </w:r>
    <w:r>
      <w:rPr>
        <w:noProof/>
      </w:rPr>
      <w:fldChar w:fldCharType="end"/>
    </w:r>
  </w:p>
  <w:p w:rsidR="00476A4D" w:rsidRDefault="00476A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422B" w:rsidRDefault="00A5422B" w:rsidP="0061737A">
      <w:r>
        <w:separator/>
      </w:r>
    </w:p>
  </w:footnote>
  <w:footnote w:type="continuationSeparator" w:id="0">
    <w:p w:rsidR="00A5422B" w:rsidRDefault="00A5422B" w:rsidP="0061737A">
      <w:r>
        <w:continuationSeparator/>
      </w:r>
    </w:p>
  </w:footnote>
  <w:footnote w:type="continuationNotice" w:id="1">
    <w:p w:rsidR="00A5422B" w:rsidRDefault="00A5422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6A4D" w:rsidRDefault="00476A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3D5C"/>
    <w:rsid w:val="000131DA"/>
    <w:rsid w:val="0001358A"/>
    <w:rsid w:val="00014909"/>
    <w:rsid w:val="000172C2"/>
    <w:rsid w:val="000202AB"/>
    <w:rsid w:val="00022C3B"/>
    <w:rsid w:val="000236FF"/>
    <w:rsid w:val="000278D8"/>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85C"/>
    <w:rsid w:val="001A5C1E"/>
    <w:rsid w:val="001B3719"/>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9F73E1"/>
    <w:rsid w:val="00A03BC9"/>
    <w:rsid w:val="00A0413B"/>
    <w:rsid w:val="00A049C2"/>
    <w:rsid w:val="00A05EAE"/>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34541"/>
    <w:rsid w:val="00B40FA5"/>
    <w:rsid w:val="00B44F8C"/>
    <w:rsid w:val="00B47C4E"/>
    <w:rsid w:val="00B50CD8"/>
    <w:rsid w:val="00B67C1B"/>
    <w:rsid w:val="00B77A62"/>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4BF7"/>
    <w:rsid w:val="00BB7991"/>
    <w:rsid w:val="00BC050C"/>
    <w:rsid w:val="00BC2262"/>
    <w:rsid w:val="00BC3B65"/>
    <w:rsid w:val="00BD0EBF"/>
    <w:rsid w:val="00BD7070"/>
    <w:rsid w:val="00BE48F4"/>
    <w:rsid w:val="00BE63B4"/>
    <w:rsid w:val="00BF31B1"/>
    <w:rsid w:val="00BF326D"/>
    <w:rsid w:val="00C00348"/>
    <w:rsid w:val="00C00646"/>
    <w:rsid w:val="00C01964"/>
    <w:rsid w:val="00C0204C"/>
    <w:rsid w:val="00C06899"/>
    <w:rsid w:val="00C12D42"/>
    <w:rsid w:val="00C17D0D"/>
    <w:rsid w:val="00C227B8"/>
    <w:rsid w:val="00C2314D"/>
    <w:rsid w:val="00C24D85"/>
    <w:rsid w:val="00C26D8B"/>
    <w:rsid w:val="00C275F4"/>
    <w:rsid w:val="00C35D8F"/>
    <w:rsid w:val="00C36EAA"/>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21FAC"/>
    <w:rsid w:val="00D240FC"/>
    <w:rsid w:val="00D25862"/>
    <w:rsid w:val="00D27032"/>
    <w:rsid w:val="00D3048D"/>
    <w:rsid w:val="00D309EA"/>
    <w:rsid w:val="00D32507"/>
    <w:rsid w:val="00D346FE"/>
    <w:rsid w:val="00D36A2A"/>
    <w:rsid w:val="00D36F51"/>
    <w:rsid w:val="00D4227F"/>
    <w:rsid w:val="00D43F6D"/>
    <w:rsid w:val="00D47591"/>
    <w:rsid w:val="00D52880"/>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3367"/>
    <w:rsid w:val="00E6471D"/>
    <w:rsid w:val="00E75C29"/>
    <w:rsid w:val="00E8045A"/>
    <w:rsid w:val="00E91012"/>
    <w:rsid w:val="00EA0EE6"/>
    <w:rsid w:val="00EA1DAB"/>
    <w:rsid w:val="00EA33D9"/>
    <w:rsid w:val="00EB1B42"/>
    <w:rsid w:val="00EB26C8"/>
    <w:rsid w:val="00EB561F"/>
    <w:rsid w:val="00ED238B"/>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baumkrankheiten.com/gallery/docs-en/beech_decline/index.html"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B37F52-CEAE-4DF1-90F7-1078357E1F52}">
  <ds:schemaRefs>
    <ds:schemaRef ds:uri="http://schemas.openxmlformats.org/officeDocument/2006/bibliography"/>
  </ds:schemaRefs>
</ds:datastoreItem>
</file>

<file path=customXml/itemProps2.xml><?xml version="1.0" encoding="utf-8"?>
<ds:datastoreItem xmlns:ds="http://schemas.openxmlformats.org/officeDocument/2006/customXml" ds:itemID="{43237EE6-8378-4E1E-AEAC-BAB0A3ED0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3360</Words>
  <Characters>304156</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56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2</cp:revision>
  <cp:lastPrinted>2015-04-01T19:16:00Z</cp:lastPrinted>
  <dcterms:created xsi:type="dcterms:W3CDTF">2015-05-12T14:05:00Z</dcterms:created>
  <dcterms:modified xsi:type="dcterms:W3CDTF">2015-05-12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